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016AB9">
        <w:fldChar w:fldCharType="begin"/>
      </w:r>
      <w:r w:rsidR="00016AB9">
        <w:instrText xml:space="preserve"> ADDIN ZOTERO_TEMP </w:instrText>
      </w:r>
      <w:r w:rsidR="00016AB9">
        <w:fldChar w:fldCharType="separate"/>
      </w:r>
      <w:r w:rsidR="00E569E0" w:rsidRPr="00E569E0">
        <w:rPr>
          <w:rFonts w:ascii="Calibri" w:hAnsi="Calibri" w:cs="Calibri"/>
        </w:rPr>
        <w:t>(Ferguson et al. 2016)</w:t>
      </w:r>
      <w:r w:rsidR="00016AB9">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lastRenderedPageBreak/>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E26A78">
        <w:t xml:space="preserve">Figure </w:t>
      </w:r>
      <w:r w:rsidR="00E26A78">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1B2A0716"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t>
      </w:r>
      <w:r w:rsidR="000326FE">
        <w:lastRenderedPageBreak/>
        <w:t xml:space="preserve">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r w:rsidR="00016AB9">
        <w:fldChar w:fldCharType="begin"/>
      </w:r>
      <w:r w:rsidR="00016AB9">
        <w:instrText xml:space="preserve"> SEQ Figure \* ARABIC </w:instrText>
      </w:r>
      <w:r w:rsidR="00016AB9">
        <w:fldChar w:fldCharType="separate"/>
      </w:r>
      <w:r w:rsidR="00E26A78">
        <w:rPr>
          <w:noProof/>
        </w:rPr>
        <w:t>1</w:t>
      </w:r>
      <w:r w:rsidR="00016AB9">
        <w:rPr>
          <w:noProof/>
        </w:rPr>
        <w:fldChar w:fldCharType="end"/>
      </w:r>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4DB958C3" w:rsidR="00A40F70" w:rsidRDefault="00DF7F53" w:rsidP="00A40F70">
      <w:pPr>
        <w:pStyle w:val="Heading2"/>
      </w:pPr>
      <w:r>
        <w:t>FTIR</w:t>
      </w:r>
      <w:r w:rsidR="00894934">
        <w:t xml:space="preserve"> and diffusion modeling</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w:t>
      </w:r>
      <w:r w:rsidR="00B0765E">
        <w:lastRenderedPageBreak/>
        <w:t xml:space="preserve">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2E4C108F"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here </w:t>
      </w:r>
      <w:r w:rsidR="0075729A">
        <w:rPr>
          <w:rFonts w:cstheme="minorHAnsi"/>
        </w:rPr>
        <w:t>[tri-Fe</w:t>
      </w:r>
      <w:r w:rsidR="0075729A">
        <w:rPr>
          <w:rFonts w:cstheme="minorHAnsi"/>
          <w:vertAlign w:val="superscript"/>
        </w:rPr>
        <w:t>3</w:t>
      </w:r>
      <w:r w:rsidR="0075729A" w:rsidRPr="00F7711F">
        <w:rPr>
          <w:rFonts w:cstheme="minorHAnsi"/>
          <w:vertAlign w:val="superscript"/>
        </w:rPr>
        <w:t>+</w:t>
      </w:r>
      <w:r w:rsidR="007D71B9">
        <w:rPr>
          <w:rFonts w:cstheme="minorHAnsi"/>
        </w:rPr>
        <w:t>-3356</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6A42ABED"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3867438C" w:rsidR="00514CCE" w:rsidRDefault="00615D54" w:rsidP="00BC3A45">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E26A78">
        <w:t xml:space="preserve">Figure </w:t>
      </w:r>
      <w:r w:rsidR="00E26A78">
        <w:rPr>
          <w:noProof/>
        </w:rPr>
        <w:t>2</w:t>
      </w:r>
      <w:r>
        <w:fldChar w:fldCharType="end"/>
      </w:r>
      <w:r>
        <w:t xml:space="preserve"> using both the Bell calibration and the Withers calibration </w:t>
      </w:r>
      <w:r w:rsidR="00080FDE">
        <w:t xml:space="preserve">and also by nanoSIMS </w:t>
      </w:r>
      <w:r>
        <w:t>(</w:t>
      </w:r>
      <w:r w:rsidR="00BC3A45">
        <w:fldChar w:fldCharType="begin"/>
      </w:r>
      <w:r w:rsidR="00BC3A45">
        <w:instrText xml:space="preserve"> REF _Ref482181791 \h </w:instrText>
      </w:r>
      <w:r w:rsidR="00BC3A45">
        <w:fldChar w:fldCharType="separate"/>
      </w:r>
      <w:r w:rsidR="00E26A78">
        <w:t xml:space="preserve">Table </w:t>
      </w:r>
      <w:r w:rsidR="00E26A78">
        <w:rPr>
          <w:noProof/>
        </w:rPr>
        <w:t>1</w:t>
      </w:r>
      <w:r w:rsidR="00BC3A45">
        <w:fldChar w:fldCharType="end"/>
      </w:r>
      <w:r w:rsidR="00BC3A45">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C656D55" w14:textId="5A6540F4" w:rsidR="00946F3A" w:rsidRDefault="003B3D0B" w:rsidP="00517A64">
      <w:pPr>
        <w:pStyle w:val="Caption"/>
      </w:pPr>
      <w:bookmarkStart w:id="1" w:name="_Ref477259778"/>
      <w:r>
        <w:t xml:space="preserve">Figure </w:t>
      </w:r>
      <w:r w:rsidR="00016AB9">
        <w:fldChar w:fldCharType="begin"/>
      </w:r>
      <w:r w:rsidR="00016AB9">
        <w:instrText xml:space="preserve"> SEQ Figure \* ARABIC </w:instrText>
      </w:r>
      <w:r w:rsidR="00016AB9">
        <w:fldChar w:fldCharType="separate"/>
      </w:r>
      <w:r w:rsidR="00E26A78">
        <w:rPr>
          <w:noProof/>
        </w:rPr>
        <w:t>2</w:t>
      </w:r>
      <w:r w:rsidR="00016AB9">
        <w:rPr>
          <w:noProof/>
        </w:rPr>
        <w:fldChar w:fldCharType="end"/>
      </w:r>
      <w:bookmarkEnd w:id="1"/>
      <w:r>
        <w:t>. Polarized FTIR spectra (</w:t>
      </w:r>
      <w:r w:rsidR="004F1692">
        <w:t xml:space="preserve">thick </w:t>
      </w:r>
      <w:r>
        <w:t xml:space="preserve">blue) and baselines (black) used to estimate the water concentrations of Kilauea Iki olivine (Kiki) and San Carlos olivine (SC1-1 and SC1-2) reported in </w:t>
      </w:r>
      <w:bookmarkStart w:id="2" w:name="_Ref477258465"/>
      <w:r w:rsidR="00D53D51">
        <w:fldChar w:fldCharType="begin"/>
      </w:r>
      <w:r w:rsidR="00D53D51">
        <w:instrText xml:space="preserve"> REF _Ref482181791 \h </w:instrText>
      </w:r>
      <w:r w:rsidR="00D53D51">
        <w:fldChar w:fldCharType="separate"/>
      </w:r>
      <w:r w:rsidR="00E26A78">
        <w:t xml:space="preserve">Table </w:t>
      </w:r>
      <w:r w:rsidR="00E26A78">
        <w:rPr>
          <w:noProof/>
        </w:rPr>
        <w:t>1</w:t>
      </w:r>
      <w:r w:rsidR="00D53D51">
        <w:fldChar w:fldCharType="end"/>
      </w:r>
      <w:r w:rsidR="00D53D51">
        <w:t>.</w:t>
      </w:r>
    </w:p>
    <w:p w14:paraId="4BEB2485" w14:textId="77777777" w:rsidR="00946F3A" w:rsidRDefault="00946F3A" w:rsidP="00946F3A">
      <w:pPr>
        <w:pStyle w:val="Caption"/>
      </w:pPr>
    </w:p>
    <w:p w14:paraId="62B9AB90" w14:textId="4A2015A5" w:rsidR="00D018C6" w:rsidRDefault="00D018C6" w:rsidP="00946F3A">
      <w:pPr>
        <w:pStyle w:val="Caption"/>
      </w:pPr>
      <w:bookmarkStart w:id="3" w:name="_Ref482181791"/>
      <w:r>
        <w:t xml:space="preserve">Table </w:t>
      </w:r>
      <w:r w:rsidR="00016AB9">
        <w:fldChar w:fldCharType="begin"/>
      </w:r>
      <w:r w:rsidR="00016AB9">
        <w:instrText xml:space="preserve"> SEQ Table \* ARABIC </w:instrText>
      </w:r>
      <w:r w:rsidR="00016AB9">
        <w:fldChar w:fldCharType="separate"/>
      </w:r>
      <w:r w:rsidR="00E26A78">
        <w:rPr>
          <w:noProof/>
        </w:rPr>
        <w:t>1</w:t>
      </w:r>
      <w:r w:rsidR="00016AB9">
        <w:rPr>
          <w:noProof/>
        </w:rPr>
        <w:fldChar w:fldCharType="end"/>
      </w:r>
      <w:bookmarkEnd w:id="2"/>
      <w:bookmarkEnd w:id="3"/>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E26A78">
        <w:t xml:space="preserve">Figure </w:t>
      </w:r>
      <w:r w:rsidR="00E26A78">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E26A78">
        <w:t xml:space="preserve">Figure </w:t>
      </w:r>
      <w:r w:rsidR="00E26A78">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lastRenderedPageBreak/>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E26A78">
        <w:t xml:space="preserve">Figure </w:t>
      </w:r>
      <w:r w:rsidR="00E26A78">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E26A78">
        <w:t xml:space="preserve">Figure </w:t>
      </w:r>
      <w:r w:rsidR="00E26A78">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E26A78">
        <w:t xml:space="preserve">Figure </w:t>
      </w:r>
      <w:r w:rsidR="00E26A78">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E26A78">
        <w:t xml:space="preserve">Table </w:t>
      </w:r>
      <w:r w:rsidR="00E26A78">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E26A78">
        <w:t xml:space="preserve">Figure </w:t>
      </w:r>
      <w:r w:rsidR="00E26A78">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E26A78">
        <w:t xml:space="preserve">Figure </w:t>
      </w:r>
      <w:r w:rsidR="00E26A78">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55B94600" w14:textId="77777777" w:rsidR="007F3A9E" w:rsidRDefault="00C57DC8" w:rsidP="007F3A9E">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E26A78">
        <w:t xml:space="preserve">Figure </w:t>
      </w:r>
      <w:r w:rsidR="00E26A78">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5FED8F89" w14:textId="59627F3E" w:rsidR="00CE24E5" w:rsidRDefault="00FA2F6D" w:rsidP="007F3A9E">
      <w:pPr>
        <w:rPr>
          <w:rFonts w:cstheme="minorHAnsi"/>
        </w:rPr>
      </w:pPr>
      <w:r>
        <w:rPr>
          <w:rFonts w:cstheme="minorHAnsi"/>
        </w:rPr>
        <w:t>Quantifying the</w:t>
      </w:r>
      <w:r w:rsidR="00AB2B48">
        <w:rPr>
          <w:rFonts w:cstheme="minorHAnsi"/>
        </w:rPr>
        <w:t xml:space="preserve"> </w:t>
      </w:r>
      <w:r w:rsidR="00444834">
        <w:rPr>
          <w:rFonts w:cstheme="minorHAnsi"/>
        </w:rPr>
        <w:t xml:space="preserve">diffusivities </w:t>
      </w:r>
      <w:r>
        <w:rPr>
          <w:rFonts w:cstheme="minorHAnsi"/>
        </w:rPr>
        <w:t xml:space="preserve">is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7F3A9E">
        <w:rPr>
          <w:rFonts w:cstheme="minorHAnsi"/>
        </w:rPr>
        <w:t>very clo</w:t>
      </w:r>
      <w:r w:rsidR="0087694D">
        <w:rPr>
          <w:rFonts w:cstheme="minorHAnsi"/>
        </w:rPr>
        <w:t xml:space="preserve">se to what is </w:t>
      </w:r>
      <w:r w:rsidR="00BC1BF1">
        <w:rPr>
          <w:rFonts w:cstheme="minorHAnsi"/>
        </w:rPr>
        <w:t>observe</w:t>
      </w:r>
      <w:r w:rsidR="0087694D">
        <w:rPr>
          <w:rFonts w:cstheme="minorHAnsi"/>
        </w:rPr>
        <w:t>d</w:t>
      </w:r>
      <w:r w:rsidR="00BC1BF1">
        <w:rPr>
          <w:rFonts w:cstheme="minorHAnsi"/>
        </w:rPr>
        <w:t xml:space="preserve"> in SC1-2.</w:t>
      </w:r>
      <w:r w:rsidR="001E453F">
        <w:rPr>
          <w:rFonts w:cstheme="minorHAnsi"/>
        </w:rPr>
        <w:t xml:space="preserve"> 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sidR="001E453F">
        <w:rPr>
          <w:rFonts w:cstheme="minorHAnsi"/>
        </w:rPr>
        <w:t xml:space="preserve"> initial “metastable </w:t>
      </w:r>
      <w:r w:rsidR="00C41523">
        <w:rPr>
          <w:rFonts w:cstheme="minorHAnsi"/>
        </w:rPr>
        <w:t>equilibrium”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 solubility concentration of 112 ppm H</w:t>
      </w:r>
      <w:r w:rsidR="001E453F" w:rsidRPr="00D32A23">
        <w:rPr>
          <w:rFonts w:cstheme="minorHAnsi"/>
          <w:vertAlign w:val="subscript"/>
        </w:rPr>
        <w:t>2</w:t>
      </w:r>
      <w:r w:rsidR="001E453F">
        <w:rPr>
          <w:rFonts w:cstheme="minorHAnsi"/>
        </w:rPr>
        <w:t xml:space="preserve">O, and the diffusivities expected at 1000°C 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1E453F">
        <w:rPr>
          <w:rFonts w:cstheme="minorHAnsi"/>
        </w:rPr>
        <w:t xml:space="preserve"> provides a reasonably close match to the measured data </w:t>
      </w:r>
      <w:r w:rsidR="00D32A23">
        <w:rPr>
          <w:rFonts w:cstheme="minorHAnsi"/>
        </w:rPr>
        <w:t xml:space="preserve">for bulk H and the [Ti] peak </w:t>
      </w:r>
      <w:r w:rsidR="001E453F">
        <w:rPr>
          <w:rFonts w:cstheme="minorHAnsi"/>
        </w:rPr>
        <w:t>(</w:t>
      </w:r>
      <w:r w:rsidR="001E453F">
        <w:rPr>
          <w:rFonts w:cstheme="minorHAnsi"/>
        </w:rPr>
        <w:fldChar w:fldCharType="begin"/>
      </w:r>
      <w:r w:rsidR="001E453F">
        <w:rPr>
          <w:rFonts w:cstheme="minorHAnsi"/>
        </w:rPr>
        <w:instrText xml:space="preserve"> REF _Ref481414335 \h </w:instrText>
      </w:r>
      <w:r w:rsidR="001E453F">
        <w:rPr>
          <w:rFonts w:cstheme="minorHAnsi"/>
        </w:rPr>
      </w:r>
      <w:r w:rsidR="001E453F">
        <w:rPr>
          <w:rFonts w:cstheme="minorHAnsi"/>
        </w:rPr>
        <w:fldChar w:fldCharType="separate"/>
      </w:r>
      <w:r w:rsidR="00E26A78">
        <w:t xml:space="preserve">Figure </w:t>
      </w:r>
      <w:r w:rsidR="00E26A78">
        <w:rPr>
          <w:noProof/>
        </w:rPr>
        <w:t>4</w:t>
      </w:r>
      <w:r w:rsidR="001E453F">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peak is somewhat slower, and the [tri-Fe</w:t>
      </w:r>
      <w:r w:rsidR="00C62035" w:rsidRPr="007D71B9">
        <w:rPr>
          <w:rFonts w:cstheme="minorHAnsi"/>
          <w:vertAlign w:val="superscript"/>
        </w:rPr>
        <w:t>3+</w:t>
      </w:r>
      <w:r w:rsidR="0013551E">
        <w:rPr>
          <w:rFonts w:cstheme="minorHAnsi"/>
        </w:rPr>
        <w:t>-3356</w:t>
      </w:r>
      <w:r w:rsidR="00C62035">
        <w:rPr>
          <w:rFonts w:cstheme="minorHAnsi"/>
        </w:rPr>
        <w:t xml:space="preserve">]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E26A78">
        <w:t xml:space="preserve">Figure </w:t>
      </w:r>
      <w:r w:rsidR="00E26A78">
        <w:rPr>
          <w:noProof/>
        </w:rPr>
        <w:t>4</w:t>
      </w:r>
      <w:r w:rsidR="00894AA5">
        <w:rPr>
          <w:rFonts w:cstheme="minorHAnsi"/>
        </w:rPr>
        <w:fldChar w:fldCharType="end"/>
      </w:r>
      <w:r w:rsidR="00894AA5">
        <w:rPr>
          <w:rFonts w:cstheme="minorHAnsi"/>
        </w:rPr>
        <w:t xml:space="preserve"> and then allowed only the diffusivity || c to vary</w:t>
      </w:r>
      <w:r w:rsidR="00A63FE8">
        <w:rPr>
          <w:rFonts w:cstheme="minorHAnsi"/>
        </w:rPr>
        <w:t xml:space="preserve"> (</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E26A78">
        <w:t xml:space="preserve">Figure </w:t>
      </w:r>
      <w:r w:rsidR="00E26A78">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894AA5" w:rsidRPr="00894AA5">
        <w:rPr>
          <w:rFonts w:cstheme="minorHAnsi"/>
          <w:vertAlign w:val="superscript"/>
        </w:rPr>
        <w:t>-13</w:t>
      </w:r>
      <w:r w:rsidR="00894AA5">
        <w:rPr>
          <w:rFonts w:cstheme="minorHAnsi"/>
          <w:vertAlign w:val="superscript"/>
        </w:rPr>
        <w:t xml:space="preserve">.3 </w:t>
      </w:r>
      <w:r w:rsidR="00894AA5" w:rsidRPr="00894AA5">
        <w:rPr>
          <w:rFonts w:cstheme="minorHAnsi"/>
          <w:vertAlign w:val="superscript"/>
        </w:rPr>
        <w:t>±</w:t>
      </w:r>
      <w:r w:rsidR="00894AA5">
        <w:rPr>
          <w:rFonts w:cstheme="minorHAnsi"/>
          <w:vertAlign w:val="superscript"/>
        </w:rPr>
        <w:t xml:space="preserve"> 5.9</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894AA5" w:rsidRPr="00894AA5">
        <w:rPr>
          <w:rFonts w:cstheme="minorHAnsi"/>
          <w:vertAlign w:val="superscript"/>
        </w:rPr>
        <w:t>-13</w:t>
      </w:r>
      <w:r w:rsidR="00894AA5">
        <w:rPr>
          <w:rFonts w:cstheme="minorHAnsi"/>
          <w:vertAlign w:val="superscript"/>
        </w:rPr>
        <w:t xml:space="preserve">.0 </w:t>
      </w:r>
      <w:r w:rsidR="00894AA5" w:rsidRPr="00894AA5">
        <w:rPr>
          <w:rFonts w:cstheme="minorHAnsi"/>
          <w:vertAlign w:val="superscript"/>
        </w:rPr>
        <w:t>±</w:t>
      </w:r>
      <w:r w:rsidR="00894AA5">
        <w:rPr>
          <w:rFonts w:cstheme="minorHAnsi"/>
          <w:vertAlign w:val="superscript"/>
        </w:rPr>
        <w:t xml:space="preserve"> 2.1</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921552">
        <w:rPr>
          <w:rFonts w:cstheme="minorHAnsi"/>
        </w:rPr>
        <w:t>-3356</w:t>
      </w:r>
      <w:r w:rsidR="00894AA5">
        <w:rPr>
          <w:rFonts w:cstheme="minorHAnsi"/>
        </w:rPr>
        <w:t>], and 10</w:t>
      </w:r>
      <w:r w:rsidR="00894AA5">
        <w:rPr>
          <w:rFonts w:cstheme="minorHAnsi"/>
          <w:vertAlign w:val="superscript"/>
        </w:rPr>
        <w:t xml:space="preserve">-12.7 </w:t>
      </w:r>
      <w:r w:rsidR="00894AA5" w:rsidRPr="00894AA5">
        <w:rPr>
          <w:rFonts w:cstheme="minorHAnsi"/>
          <w:vertAlign w:val="superscript"/>
        </w:rPr>
        <w:t>±</w:t>
      </w:r>
      <w:r w:rsidR="00894AA5">
        <w:rPr>
          <w:rFonts w:cstheme="minorHAnsi"/>
          <w:vertAlign w:val="superscript"/>
        </w:rPr>
        <w:t xml:space="preserve"> 1.1</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sidR="00E76E89">
        <w:rPr>
          <w:rFonts w:cstheme="minorHAnsi"/>
        </w:rPr>
        <w:t xml:space="preserve">, although the exact valus are not in perfect agreement </w:t>
      </w:r>
      <w:r w:rsidR="00DF6271">
        <w:rPr>
          <w:rFonts w:cstheme="minorHAnsi"/>
        </w:rPr>
        <w:t xml:space="preserve">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E26A78">
        <w:t xml:space="preserve">Figure </w:t>
      </w:r>
      <w:r w:rsidR="00E26A78">
        <w:rPr>
          <w:noProof/>
        </w:rPr>
        <w:t>5</w:t>
      </w:r>
      <w:r w:rsidR="00DF6271">
        <w:rPr>
          <w:rFonts w:cstheme="minorHAnsi"/>
        </w:rPr>
        <w:fldChar w:fldCharType="end"/>
      </w:r>
      <w:r w:rsidR="00DF6271">
        <w:rPr>
          <w:rFonts w:cstheme="minorHAnsi"/>
        </w:rPr>
        <w:t>)</w:t>
      </w:r>
      <w:r w:rsidR="00754A3D">
        <w:rPr>
          <w:rFonts w:cstheme="minorHAnsi"/>
        </w:rPr>
        <w:t>.</w:t>
      </w:r>
      <w:r w:rsidR="00064497">
        <w:rPr>
          <w:rFonts w:cstheme="minorHAnsi"/>
        </w:rPr>
        <w:t xml:space="preserve"> </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lastRenderedPageBreak/>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4" w:name="_Ref477446399"/>
      <w:r>
        <w:t xml:space="preserve">Figure </w:t>
      </w:r>
      <w:r w:rsidR="00016AB9">
        <w:fldChar w:fldCharType="begin"/>
      </w:r>
      <w:r w:rsidR="00016AB9">
        <w:instrText xml:space="preserve"> SEQ Figure \* ARABIC </w:instrText>
      </w:r>
      <w:r w:rsidR="00016AB9">
        <w:fldChar w:fldCharType="separate"/>
      </w:r>
      <w:r w:rsidR="00E26A78">
        <w:rPr>
          <w:noProof/>
        </w:rPr>
        <w:t>3</w:t>
      </w:r>
      <w:r w:rsidR="00016AB9">
        <w:rPr>
          <w:noProof/>
        </w:rPr>
        <w:fldChar w:fldCharType="end"/>
      </w:r>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39295D4" w:rsidR="0091550E" w:rsidRDefault="00E133CE" w:rsidP="0091550E">
      <w:pPr>
        <w:keepNext/>
        <w:ind w:firstLine="0"/>
      </w:pPr>
      <w:r>
        <w:rPr>
          <w:noProof/>
        </w:rPr>
        <w:drawing>
          <wp:inline distT="0" distB="0" distL="0" distR="0" wp14:anchorId="398AD296" wp14:editId="1C495D19">
            <wp:extent cx="5486400" cy="59070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907024"/>
                    </a:xfrm>
                    <a:prstGeom prst="rect">
                      <a:avLst/>
                    </a:prstGeom>
                  </pic:spPr>
                </pic:pic>
              </a:graphicData>
            </a:graphic>
          </wp:inline>
        </w:drawing>
      </w:r>
    </w:p>
    <w:p w14:paraId="2FF28B2C" w14:textId="7435C6D5" w:rsidR="00AB4159" w:rsidRPr="00C704FC" w:rsidRDefault="0091550E" w:rsidP="0022121A">
      <w:pPr>
        <w:pStyle w:val="Caption"/>
      </w:pPr>
      <w:bookmarkStart w:id="5" w:name="_Ref481414335"/>
      <w:r>
        <w:t xml:space="preserve">Figure </w:t>
      </w:r>
      <w:r w:rsidR="00016AB9">
        <w:fldChar w:fldCharType="begin"/>
      </w:r>
      <w:r w:rsidR="00016AB9">
        <w:instrText xml:space="preserve"> SEQ Figure \* ARABIC </w:instrText>
      </w:r>
      <w:r w:rsidR="00016AB9">
        <w:fldChar w:fldCharType="separate"/>
      </w:r>
      <w:r w:rsidR="00E26A78">
        <w:rPr>
          <w:noProof/>
        </w:rPr>
        <w:t>4</w:t>
      </w:r>
      <w:r w:rsidR="00016AB9">
        <w:rPr>
          <w:noProof/>
        </w:rPr>
        <w:fldChar w:fldCharType="end"/>
      </w:r>
      <w:bookmarkEnd w:id="5"/>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E26A78">
        <w:t xml:space="preserve">Figure </w:t>
      </w:r>
      <w:r w:rsidR="00E26A78">
        <w:rPr>
          <w:noProof/>
        </w:rPr>
        <w:t>3</w:t>
      </w:r>
      <w:r w:rsidR="00FC166E">
        <w:fldChar w:fldCharType="end"/>
      </w:r>
      <w:r w:rsidR="00AB4159">
        <w:t xml:space="preserve"> and initial hydrogen contents from</w:t>
      </w:r>
      <w:r w:rsidR="00E23DA6">
        <w:t xml:space="preserve"> </w:t>
      </w:r>
      <w:r w:rsidR="00E23DA6">
        <w:fldChar w:fldCharType="begin"/>
      </w:r>
      <w:r w:rsidR="00E23DA6">
        <w:instrText xml:space="preserve"> REF _Ref482181791 \h </w:instrText>
      </w:r>
      <w:r w:rsidR="00E23DA6">
        <w:fldChar w:fldCharType="separate"/>
      </w:r>
      <w:r w:rsidR="00E26A78">
        <w:t xml:space="preserve">Table </w:t>
      </w:r>
      <w:r w:rsidR="00E26A78">
        <w:rPr>
          <w:noProof/>
        </w:rPr>
        <w:t>1</w:t>
      </w:r>
      <w:r w:rsidR="00E23DA6">
        <w:fldChar w:fldCharType="end"/>
      </w:r>
      <w:r w:rsidR="00AB4159">
        <w:t xml:space="preserve">. </w:t>
      </w:r>
      <w:r w:rsidR="0018740C">
        <w:t xml:space="preserve">Profiles constructed with alternative baselines are provided in </w:t>
      </w:r>
      <w:r w:rsidR="0018740C">
        <w:fldChar w:fldCharType="begin"/>
      </w:r>
      <w:r w:rsidR="0018740C">
        <w:instrText xml:space="preserve"> REF _Ref482272419 \r \h </w:instrText>
      </w:r>
      <w:r w:rsidR="0018740C">
        <w:fldChar w:fldCharType="separate"/>
      </w:r>
      <w:r w:rsidR="00E26A78">
        <w:t>Supplementary Figure 2</w:t>
      </w:r>
      <w:r w:rsidR="0018740C">
        <w:fldChar w:fldCharType="end"/>
      </w:r>
      <w:r w:rsidR="0018740C">
        <w:t xml:space="preserve"> and </w:t>
      </w:r>
      <w:r w:rsidR="0018740C">
        <w:fldChar w:fldCharType="begin"/>
      </w:r>
      <w:r w:rsidR="0018740C">
        <w:instrText xml:space="preserve"> REF _Ref482272422 \r \h </w:instrText>
      </w:r>
      <w:r w:rsidR="0018740C">
        <w:fldChar w:fldCharType="separate"/>
      </w:r>
      <w:r w:rsidR="00E26A78">
        <w:t>Supplementary Figure 3</w:t>
      </w:r>
      <w:r w:rsidR="0018740C">
        <w:fldChar w:fldCharType="end"/>
      </w:r>
      <w:r w:rsidR="0018740C">
        <w:t xml:space="preserve">. </w:t>
      </w:r>
      <w:r w:rsidR="00D367EB">
        <w:t>Grey</w:t>
      </w:r>
      <w:r w:rsidR="0022121A">
        <w:t xml:space="preserve">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of 112 ppm H</w:t>
      </w:r>
      <w:r w:rsidR="0022121A" w:rsidRPr="0022121A">
        <w:rPr>
          <w:vertAlign w:val="subscript"/>
        </w:rPr>
        <w:t>2</w:t>
      </w:r>
      <w:r w:rsidR="0022121A">
        <w:t>O</w:t>
      </w:r>
      <w:r w:rsidR="00BA2831">
        <w:t xml:space="preserve">. </w:t>
      </w:r>
      <w:r w:rsidR="00CB2856">
        <w:t>Thin orange lines show least-squares best-fit diffusivities under the same conditions when the diffusivity || c, but not || to a or b, is allowed to change.</w:t>
      </w:r>
    </w:p>
    <w:p w14:paraId="23BD0FA0" w14:textId="6165FDF9" w:rsidR="007873E2" w:rsidRDefault="000C68DF" w:rsidP="007873E2">
      <w:pPr>
        <w:keepNext/>
      </w:pPr>
      <w:r>
        <w:br w:type="column"/>
      </w:r>
      <w:r w:rsidR="00FF0912">
        <w:rPr>
          <w:noProof/>
        </w:rPr>
        <w:lastRenderedPageBreak/>
        <w:drawing>
          <wp:inline distT="0" distB="0" distL="0" distR="0" wp14:anchorId="20CD1506" wp14:editId="3277FD3C">
            <wp:extent cx="5202936" cy="6400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5_D_over_tim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6C415E9E" w14:textId="02F90C93" w:rsidR="007873E2" w:rsidRDefault="007873E2" w:rsidP="007873E2">
      <w:pPr>
        <w:pStyle w:val="Caption"/>
        <w:rPr>
          <w:b/>
        </w:rPr>
      </w:pPr>
      <w:bookmarkStart w:id="6" w:name="_Ref482794235"/>
      <w:r>
        <w:t xml:space="preserve">Figure </w:t>
      </w:r>
      <w:fldSimple w:instr=" SEQ Figure \* ARABIC ">
        <w:r w:rsidR="00E26A78">
          <w:rPr>
            <w:noProof/>
          </w:rPr>
          <w:t>5</w:t>
        </w:r>
      </w:fldSimple>
      <w:bookmarkEnd w:id="6"/>
      <w:r>
        <w:t xml:space="preserve">. </w:t>
      </w:r>
      <w:r w:rsidR="00FE08B7">
        <w:t xml:space="preserve">Diffusivities (D) determined at two different temperatures, 800 and 1000°C, during hydration of San Carlos olivine SC1-7 </w:t>
      </w:r>
      <w:r w:rsidR="00944FB7">
        <w:t xml:space="preserve">primarily </w:t>
      </w:r>
      <w:r w:rsidR="00FE08B7">
        <w:t xml:space="preserve">by the proton-vacancy or “p.v” mechanism at </w:t>
      </w:r>
      <w:r w:rsidR="00FE08B7">
        <w:t>1000°C</w:t>
      </w:r>
      <w:r w:rsidR="00FE08B7">
        <w:t>, dehydration of San Carlos olivine SC1-2 after partial hydration by the proton-polaron or “p.p” mechanism at 800°C, and dehydration of Kilauea Iki olivine Kiki first at 800°C and then 1000°C (</w:t>
      </w:r>
      <w:r w:rsidR="00FE08B7" w:rsidRPr="00FE08B7">
        <w:rPr>
          <w:b/>
        </w:rPr>
        <w:t>COMING SOON</w:t>
      </w:r>
      <w:r w:rsidR="00FE08B7">
        <w:t>)</w:t>
      </w:r>
      <w:r w:rsidR="00944FB7">
        <w:t xml:space="preserve"> compared with expected diffusivities for bulk H </w:t>
      </w:r>
      <w:r w:rsidR="00944FB7">
        <w:fldChar w:fldCharType="begin"/>
      </w:r>
      <w:r w:rsidR="00944FB7">
        <w:instrText xml:space="preserve"> ADDIN ZOTERO_ITEM CSL_CITATION {"citationID":"K48ByUve","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944FB7">
        <w:fldChar w:fldCharType="separate"/>
      </w:r>
      <w:r w:rsidR="00944FB7" w:rsidRPr="00944FB7">
        <w:rPr>
          <w:rFonts w:ascii="Calibri" w:hAnsi="Calibri"/>
        </w:rPr>
        <w:t>(Kohlstedt and Mackwell 1998)</w:t>
      </w:r>
      <w:r w:rsidR="00944FB7">
        <w:fldChar w:fldCharType="end"/>
      </w:r>
      <w:r w:rsidR="00944FB7">
        <w:t xml:space="preserve"> and peak-specific H incorporation mechanisms [Ti], [Mg], [Si], and [tri] in unoriented synthetic forsterite (Fo) </w:t>
      </w:r>
      <w:r w:rsidR="00944FB7">
        <w:fldChar w:fldCharType="begin"/>
      </w:r>
      <w:r w:rsidR="00944FB7">
        <w:instrText xml:space="preserve"> ADDIN ZOTERO_ITEM CSL_CITATION {"citationID":"Ox3Mvu6w","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944FB7">
        <w:fldChar w:fldCharType="separate"/>
      </w:r>
      <w:r w:rsidR="00944FB7" w:rsidRPr="00944FB7">
        <w:rPr>
          <w:rFonts w:ascii="Calibri" w:hAnsi="Calibri" w:cs="Times New Roman"/>
          <w:szCs w:val="24"/>
        </w:rPr>
        <w:t>(Padrón-Navarta, Hermann, and O’Neill 2014)</w:t>
      </w:r>
      <w:r w:rsidR="00944FB7">
        <w:fldChar w:fldCharType="end"/>
      </w:r>
      <w:r w:rsidR="00FE08B7">
        <w:t>.</w:t>
      </w:r>
      <w:r w:rsidR="00944FB7">
        <w:t xml:space="preserve"> Note diffusivities || [100], the fast direction in the p.p., are plotted in the 800°C panel, and diffusivities || [001], the fast direction in p.v., are plotted in the 1000°C panel.</w:t>
      </w:r>
      <w:r w:rsidR="00577F13">
        <w:t xml:space="preserve"> </w:t>
      </w:r>
      <w:r w:rsidR="00577F13" w:rsidRPr="00FF0912">
        <w:rPr>
          <w:b/>
        </w:rPr>
        <w:t xml:space="preserve">I </w:t>
      </w:r>
      <w:r w:rsidR="00023291">
        <w:rPr>
          <w:b/>
        </w:rPr>
        <w:t>NEED TO PUT ALL THIS DATA I</w:t>
      </w:r>
      <w:r w:rsidR="00577F13">
        <w:rPr>
          <w:b/>
        </w:rPr>
        <w:t>N A TABLE.</w:t>
      </w:r>
    </w:p>
    <w:p w14:paraId="3AA87CAD" w14:textId="77777777" w:rsidR="00FF0912" w:rsidRPr="00FF0912" w:rsidRDefault="00FF0912" w:rsidP="00FF0912"/>
    <w:p w14:paraId="13B84763" w14:textId="22D7BCF9" w:rsidR="00AC3C8D" w:rsidRDefault="00AC3C8D" w:rsidP="00AC3C8D">
      <w:pPr>
        <w:pStyle w:val="Heading2"/>
      </w:pPr>
      <w:r>
        <w:lastRenderedPageBreak/>
        <w:t>Dehydration</w:t>
      </w:r>
    </w:p>
    <w:p w14:paraId="1F16183B" w14:textId="539EDDC4" w:rsidR="00DF6271" w:rsidRDefault="00E721C2" w:rsidP="00E64CC5">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E26A78">
        <w:t xml:space="preserve">Figure </w:t>
      </w:r>
      <w:r w:rsidR="00E26A78">
        <w:rPr>
          <w:noProof/>
        </w:rPr>
        <w:t>6</w:t>
      </w:r>
      <w:r w:rsidR="00E07129">
        <w:fldChar w:fldCharType="end"/>
      </w:r>
      <w:r w:rsidR="00E07129">
        <w:t>)</w:t>
      </w:r>
      <w:r w:rsidR="006C1D09">
        <w:t>.</w:t>
      </w:r>
      <w:r w:rsidR="00FE570E">
        <w:t xml:space="preserve"> </w:t>
      </w:r>
      <w:r w:rsidR="00100C0F">
        <w:t>Quadratic baselines were used to construct water loss profiles (</w:t>
      </w:r>
      <w:r w:rsidR="00100C0F">
        <w:fldChar w:fldCharType="begin"/>
      </w:r>
      <w:r w:rsidR="00100C0F">
        <w:instrText xml:space="preserve"> REF _Ref482090897 \h </w:instrText>
      </w:r>
      <w:r w:rsidR="00100C0F">
        <w:fldChar w:fldCharType="separate"/>
      </w:r>
      <w:r w:rsidR="00E26A78">
        <w:t xml:space="preserve">Figure </w:t>
      </w:r>
      <w:r w:rsidR="00E26A78">
        <w:rPr>
          <w:noProof/>
        </w:rPr>
        <w:t>7</w:t>
      </w:r>
      <w:r w:rsidR="00100C0F">
        <w:fldChar w:fldCharType="end"/>
      </w:r>
      <w:r w:rsidR="00100C0F">
        <w:t xml:space="preserve">, </w:t>
      </w:r>
      <w:r w:rsidR="00100C0F">
        <w:rPr>
          <w:b/>
        </w:rPr>
        <w:t>FIGURE 8 to come</w:t>
      </w:r>
      <w:r w:rsidR="00100C0F">
        <w:t>)</w:t>
      </w:r>
      <w:r w:rsidR="00A16123">
        <w:t xml:space="preserve">. </w:t>
      </w:r>
      <w:r w:rsidR="00E64CC5">
        <w:t>These profiles were normalized to the initial hydrated concentrations. Several of the profiles are assymetric, which we attribute primarily to error in the quadratic baselines used. Linear baselines drawn between wavenumbers 3700 and 3200 cm</w:t>
      </w:r>
      <w:r w:rsidR="00E64CC5" w:rsidRPr="00103EBB">
        <w:rPr>
          <w:vertAlign w:val="superscript"/>
        </w:rPr>
        <w:t>-1</w:t>
      </w:r>
      <w:r w:rsidR="00E64CC5">
        <w:t xml:space="preserve"> remove much of this asymmetry (</w:t>
      </w:r>
      <w:r w:rsidR="00E64CC5">
        <w:fldChar w:fldCharType="begin"/>
      </w:r>
      <w:r w:rsidR="00E64CC5">
        <w:instrText xml:space="preserve"> REF _Ref482709737 \r \h </w:instrText>
      </w:r>
      <w:r w:rsidR="00E64CC5">
        <w:fldChar w:fldCharType="separate"/>
      </w:r>
      <w:r w:rsidR="00E26A78">
        <w:t>Supplementary Figure 4</w:t>
      </w:r>
      <w:r w:rsidR="00E64CC5">
        <w:fldChar w:fldCharType="end"/>
      </w:r>
      <w:r w:rsidR="00E64CC5">
        <w:t>) but could in some cases result in negative areas, particularly during the final dehydration steps and near edges (</w:t>
      </w:r>
      <w:r w:rsidR="00E64CC5">
        <w:fldChar w:fldCharType="begin"/>
      </w:r>
      <w:r w:rsidR="00E64CC5">
        <w:instrText xml:space="preserve"> REF _Ref482797798 \r \h </w:instrText>
      </w:r>
      <w:r w:rsidR="00E64CC5">
        <w:fldChar w:fldCharType="separate"/>
      </w:r>
      <w:r w:rsidR="00E26A78">
        <w:t>Supplementary Figure 5</w:t>
      </w:r>
      <w:r w:rsidR="00E64CC5">
        <w:fldChar w:fldCharType="end"/>
      </w:r>
      <w:r w:rsidR="00E64CC5">
        <w:t xml:space="preserve">). </w:t>
      </w:r>
      <w:r w:rsidR="00A16123">
        <w:t>P</w:t>
      </w:r>
      <w:r w:rsidR="00DF6271">
        <w:rPr>
          <w:rFonts w:cstheme="minorHAnsi"/>
        </w:rPr>
        <w:t>ath-integrated 3-dimensional diffusion modeling was performed to estimate the rate of hydrogen movement for each time step in SC1-2 (</w:t>
      </w:r>
      <w:r w:rsidR="005F5477">
        <w:rPr>
          <w:rFonts w:cstheme="minorHAnsi"/>
        </w:rPr>
        <w:fldChar w:fldCharType="begin"/>
      </w:r>
      <w:r w:rsidR="005F5477">
        <w:rPr>
          <w:rFonts w:cstheme="minorHAnsi"/>
        </w:rPr>
        <w:instrText xml:space="preserve"> REF _Ref482797859 \r \h </w:instrText>
      </w:r>
      <w:r w:rsidR="005F5477">
        <w:rPr>
          <w:rFonts w:cstheme="minorHAnsi"/>
        </w:rPr>
      </w:r>
      <w:r w:rsidR="005F5477">
        <w:rPr>
          <w:rFonts w:cstheme="minorHAnsi"/>
        </w:rPr>
        <w:fldChar w:fldCharType="separate"/>
      </w:r>
      <w:r w:rsidR="00E26A78">
        <w:rPr>
          <w:rFonts w:cstheme="minorHAnsi"/>
        </w:rPr>
        <w:t>Supplementary Figure 6</w:t>
      </w:r>
      <w:r w:rsidR="005F5477">
        <w:rPr>
          <w:rFonts w:cstheme="minorHAnsi"/>
        </w:rPr>
        <w:fldChar w:fldCharType="end"/>
      </w:r>
      <w:r w:rsidR="005F5477">
        <w:rPr>
          <w:rFonts w:cstheme="minorHAnsi"/>
        </w:rPr>
        <w:t xml:space="preserve"> </w:t>
      </w:r>
      <w:r w:rsidR="00DF6271">
        <w:rPr>
          <w:rFonts w:cstheme="minorHAnsi"/>
        </w:rPr>
        <w:t xml:space="preserve">through </w:t>
      </w:r>
      <w:r w:rsidR="00DF6271">
        <w:rPr>
          <w:rFonts w:cstheme="minorHAnsi"/>
        </w:rPr>
        <w:fldChar w:fldCharType="begin"/>
      </w:r>
      <w:r w:rsidR="00DF6271">
        <w:rPr>
          <w:rFonts w:cstheme="minorHAnsi"/>
        </w:rPr>
        <w:instrText xml:space="preserve"> REF _Ref482793206 \r \h </w:instrText>
      </w:r>
      <w:r w:rsidR="00DF6271">
        <w:rPr>
          <w:rFonts w:cstheme="minorHAnsi"/>
        </w:rPr>
      </w:r>
      <w:r w:rsidR="00DF6271">
        <w:rPr>
          <w:rFonts w:cstheme="minorHAnsi"/>
        </w:rPr>
        <w:fldChar w:fldCharType="separate"/>
      </w:r>
      <w:r w:rsidR="00E26A78">
        <w:rPr>
          <w:rFonts w:cstheme="minorHAnsi"/>
        </w:rPr>
        <w:t>Supplementary Figure 12</w:t>
      </w:r>
      <w:r w:rsidR="00DF6271">
        <w:rPr>
          <w:rFonts w:cstheme="minorHAnsi"/>
        </w:rPr>
        <w:fldChar w:fldCharType="end"/>
      </w:r>
      <w:r w:rsidR="00DF6271">
        <w:rPr>
          <w:rFonts w:cstheme="minorHAnsi"/>
        </w:rPr>
        <w:t>) and Kiki (</w:t>
      </w:r>
      <w:r w:rsidR="00DF6271" w:rsidRPr="007873E2">
        <w:rPr>
          <w:rFonts w:cstheme="minorHAnsi"/>
          <w:b/>
        </w:rPr>
        <w:t>COMING SOON</w:t>
      </w:r>
      <w:r w:rsidR="00DF6271">
        <w:rPr>
          <w:rFonts w:cstheme="minorHAnsi"/>
        </w:rPr>
        <w:t>)</w:t>
      </w:r>
      <w:r w:rsidR="00DF6271">
        <w:rPr>
          <w:rFonts w:cstheme="minorHAnsi"/>
        </w:rPr>
        <w:t xml:space="preserve">, and the results are shown in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E26A78">
        <w:t xml:space="preserve">Figure </w:t>
      </w:r>
      <w:r w:rsidR="00E26A78">
        <w:rPr>
          <w:noProof/>
        </w:rPr>
        <w:t>5</w:t>
      </w:r>
      <w:r w:rsidR="00DF6271">
        <w:rPr>
          <w:rFonts w:cstheme="minorHAnsi"/>
        </w:rPr>
        <w:fldChar w:fldCharType="end"/>
      </w:r>
      <w:r w:rsidR="00DF6271">
        <w:rPr>
          <w:rFonts w:cstheme="minorHAnsi"/>
        </w:rPr>
        <w:t>.</w:t>
      </w:r>
    </w:p>
    <w:p w14:paraId="38F5EF63" w14:textId="2CC90CBC" w:rsidR="00100C0F" w:rsidRDefault="00100C0F" w:rsidP="00E64CC5">
      <w:r>
        <w:t>The dominant peaks in t</w:t>
      </w:r>
      <w:r w:rsidR="007D71B9">
        <w:t xml:space="preserve">he partially hydrated SC1-2 used as a starting material for dehydration </w:t>
      </w:r>
      <w:r>
        <w:t xml:space="preserve">are [Ti] and [Si]. We estimate diffusivities for </w:t>
      </w:r>
      <w:r>
        <w:t>[Si-Fe</w:t>
      </w:r>
      <w:r w:rsidRPr="007D71B9">
        <w:rPr>
          <w:vertAlign w:val="superscript"/>
        </w:rPr>
        <w:t>2+</w:t>
      </w:r>
      <w:r>
        <w:t>] at 3600 cm</w:t>
      </w:r>
      <w:r w:rsidRPr="007D71B9">
        <w:rPr>
          <w:vertAlign w:val="superscript"/>
        </w:rPr>
        <w:t>-1</w:t>
      </w:r>
      <w:r>
        <w:t xml:space="preserve"> and [Ti-3525]. The other [Ti] peak and [Si] peaks profiles in SC1-2 are similar to [Ti-3525].</w:t>
      </w:r>
      <w:r>
        <w:t xml:space="preserve"> [Mg] peaks were not observed</w:t>
      </w:r>
      <w:r w:rsidR="00E64CC5">
        <w:t xml:space="preserve"> in SC1-2</w:t>
      </w:r>
      <w:r w:rsidR="0072263C">
        <w:t>. S</w:t>
      </w:r>
      <w:r>
        <w:t xml:space="preserve">ome </w:t>
      </w:r>
      <w:r w:rsidR="00A95EA6">
        <w:t xml:space="preserve">disordered </w:t>
      </w:r>
      <w:r>
        <w:t>[tri] peaks were occasionally observed near the edge</w:t>
      </w:r>
      <w:r w:rsidR="00A95EA6">
        <w:t xml:space="preserve"> (</w:t>
      </w:r>
      <w:r w:rsidR="00A95EA6">
        <w:fldChar w:fldCharType="begin"/>
      </w:r>
      <w:r w:rsidR="00A95EA6">
        <w:instrText xml:space="preserve"> REF _Ref482797798 \r \h </w:instrText>
      </w:r>
      <w:r w:rsidR="00A95EA6">
        <w:fldChar w:fldCharType="separate"/>
      </w:r>
      <w:r w:rsidR="00E26A78">
        <w:t>Supplementary Figure 5</w:t>
      </w:r>
      <w:r w:rsidR="00A95EA6">
        <w:fldChar w:fldCharType="end"/>
      </w:r>
      <w:r w:rsidR="00A95EA6">
        <w:t>)</w:t>
      </w:r>
      <w:r w:rsidR="0072263C">
        <w:t>, but these were so uncommon that they are difficult to model</w:t>
      </w:r>
      <w:r w:rsidR="0067129C" w:rsidRPr="0067129C">
        <w:rPr>
          <w:b/>
        </w:rPr>
        <w:t xml:space="preserve"> [I should really go look at these in more detail]</w:t>
      </w:r>
      <w:r w:rsidR="0072263C">
        <w:t>.</w:t>
      </w:r>
    </w:p>
    <w:p w14:paraId="4074A92C" w14:textId="3AD32090" w:rsidR="005A41FB" w:rsidRDefault="0002670A" w:rsidP="00836B26">
      <w:r>
        <w:t xml:space="preserve">Dehydration of the Kilauea Iki sample took place in multiple stages. </w:t>
      </w:r>
      <w:r w:rsidR="00E461E4">
        <w:t>During dehydration of the Kilauea Iki sample</w:t>
      </w:r>
      <w:r w:rsidR="00201E55">
        <w:t xml:space="preserve"> at 800°C</w:t>
      </w:r>
      <w:r w:rsidR="00E461E4">
        <w:t>,</w:t>
      </w:r>
      <w:r w:rsidR="008F2CC8">
        <w:t xml:space="preserve"> </w:t>
      </w:r>
      <w:r w:rsidR="003628BB">
        <w:t xml:space="preserve">clear profiles could </w:t>
      </w:r>
      <w:r w:rsidR="00E461E4">
        <w:t xml:space="preserve">be distinguished for </w:t>
      </w:r>
      <w:r w:rsidR="008F2CC8">
        <w:t>[tri-Fe</w:t>
      </w:r>
      <w:r w:rsidR="008F2CC8" w:rsidRPr="008F2CC8">
        <w:rPr>
          <w:vertAlign w:val="superscript"/>
        </w:rPr>
        <w:t>3+</w:t>
      </w:r>
      <w:r w:rsidR="008F2CC8">
        <w:rPr>
          <w:rFonts w:cstheme="minorHAnsi"/>
        </w:rPr>
        <w:t>-3356]</w:t>
      </w:r>
      <w:r w:rsidR="003628BB">
        <w:rPr>
          <w:rFonts w:cstheme="minorHAnsi"/>
        </w:rPr>
        <w:t xml:space="preserve"> as well as the two peaks [Ti-3525] and [Si-Fe</w:t>
      </w:r>
      <w:r w:rsidR="003628BB" w:rsidRPr="003628BB">
        <w:rPr>
          <w:rFonts w:cstheme="minorHAnsi"/>
          <w:vertAlign w:val="superscript"/>
        </w:rPr>
        <w:t>2+</w:t>
      </w:r>
      <w:r w:rsidR="003628BB">
        <w:rPr>
          <w:rFonts w:cstheme="minorHAnsi"/>
        </w:rPr>
        <w:t>] discussed for SC1-2</w:t>
      </w:r>
      <w:r w:rsidR="008F2CC8">
        <w:rPr>
          <w:rFonts w:cstheme="minorHAnsi"/>
        </w:rPr>
        <w:t>.</w:t>
      </w:r>
      <w:r w:rsidR="00E461E4">
        <w:rPr>
          <w:rFonts w:cstheme="minorHAnsi"/>
        </w:rPr>
        <w:t xml:space="preserve"> </w:t>
      </w:r>
      <w:r w:rsidR="00023291">
        <w:rPr>
          <w:rFonts w:cstheme="minorHAnsi"/>
          <w:b/>
        </w:rPr>
        <w:t>Model, model, pants on foddle!</w:t>
      </w:r>
      <w:r w:rsidR="00676B2C">
        <w:rPr>
          <w:rFonts w:cstheme="minorHAnsi"/>
          <w:b/>
        </w:rPr>
        <w:t xml:space="preserve"> </w:t>
      </w:r>
      <w:r w:rsidR="004D3FD0">
        <w:rPr>
          <w:noProof/>
        </w:rPr>
        <w:drawing>
          <wp:inline distT="0" distB="0" distL="0" distR="0" wp14:anchorId="04DCCB74" wp14:editId="4F98E420">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_SC_vs_Kiki.jpg"/>
                    <pic:cNvPicPr/>
                  </pic:nvPicPr>
                  <pic:blipFill>
                    <a:blip r:embed="rId1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4E6ADF7" w14:textId="77777777" w:rsidR="00FF0912" w:rsidRDefault="005A41FB" w:rsidP="00846322">
      <w:pPr>
        <w:pStyle w:val="Caption"/>
      </w:pPr>
      <w:bookmarkStart w:id="7" w:name="_Ref480967392"/>
      <w:r>
        <w:t xml:space="preserve">Figure </w:t>
      </w:r>
      <w:r w:rsidR="00016AB9">
        <w:fldChar w:fldCharType="begin"/>
      </w:r>
      <w:r w:rsidR="00016AB9">
        <w:instrText xml:space="preserve"> SEQ Figure \* ARABIC </w:instrText>
      </w:r>
      <w:r w:rsidR="00016AB9">
        <w:fldChar w:fldCharType="separate"/>
      </w:r>
      <w:r w:rsidR="00E26A78">
        <w:rPr>
          <w:noProof/>
        </w:rPr>
        <w:t>6</w:t>
      </w:r>
      <w:r w:rsidR="00016AB9">
        <w:rPr>
          <w:noProof/>
        </w:rPr>
        <w:fldChar w:fldCharType="end"/>
      </w:r>
      <w:bookmarkEnd w:id="7"/>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rsidR="00CC2740">
        <w:fldChar w:fldCharType="begin"/>
      </w:r>
      <w:r w:rsidR="00CC2740">
        <w:instrText xml:space="preserve"> REF _Ref482181791 \h </w:instrText>
      </w:r>
      <w:r w:rsidR="00CC2740">
        <w:fldChar w:fldCharType="separate"/>
      </w:r>
      <w:r w:rsidR="00E26A78">
        <w:t xml:space="preserve">Table </w:t>
      </w:r>
      <w:r w:rsidR="00E26A78">
        <w:rPr>
          <w:noProof/>
        </w:rPr>
        <w:t>1</w:t>
      </w:r>
      <w:r w:rsidR="00CC2740">
        <w:fldChar w:fldCharType="end"/>
      </w:r>
      <w:r w:rsidR="00CC2740">
        <w:t>)</w:t>
      </w:r>
      <w:r w:rsidR="00C53FE9">
        <w:t>, but the h</w:t>
      </w:r>
      <w:r>
        <w:t>ydrogen is incorporated into the structures in different ways, resulting in diff</w:t>
      </w:r>
      <w:r w:rsidR="006F5172">
        <w:t>erent peak locations and absorbances || [100]</w:t>
      </w:r>
      <w:r>
        <w:t xml:space="preserve">. </w:t>
      </w:r>
      <w:r w:rsidR="004D3FD0">
        <w:t>Quadratic</w:t>
      </w:r>
      <w:r w:rsidR="00C332C7">
        <w:t xml:space="preserve"> </w:t>
      </w:r>
      <w:r w:rsidR="007E5BCF">
        <w:t xml:space="preserve">baselines </w:t>
      </w:r>
      <w:r w:rsidR="004D3FD0">
        <w:t xml:space="preserve">like those shown in black </w:t>
      </w:r>
      <w:r w:rsidR="007E5BCF">
        <w:t xml:space="preserve">were </w:t>
      </w:r>
      <w:r w:rsidR="004D3FD0">
        <w:t>used to construct hydrogen loss profiles</w:t>
      </w:r>
      <w:r w:rsidR="00C332C7">
        <w:t>.</w:t>
      </w:r>
    </w:p>
    <w:p w14:paraId="74FAEE74" w14:textId="03820FB3" w:rsidR="00FF0912" w:rsidRDefault="00FF0912" w:rsidP="00846322">
      <w:pPr>
        <w:pStyle w:val="Caption"/>
      </w:pPr>
    </w:p>
    <w:p w14:paraId="23E05FE5" w14:textId="2FA10711" w:rsidR="00F90540" w:rsidRDefault="00FF0912" w:rsidP="00846322">
      <w:pPr>
        <w:pStyle w:val="Caption"/>
      </w:pPr>
      <w:r>
        <w:br w:type="column"/>
      </w:r>
      <w:r w:rsidR="00103EBB">
        <w:rPr>
          <w:noProof/>
        </w:rPr>
        <w:lastRenderedPageBreak/>
        <w:drawing>
          <wp:inline distT="0" distB="0" distL="0" distR="0" wp14:anchorId="78BB59D5" wp14:editId="0EF511E1">
            <wp:extent cx="5202936" cy="640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6_SC_dehydration_profiles_normaliz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61EBFD5C" w14:textId="7A3B3516" w:rsidR="00103EBB" w:rsidRDefault="00F90540" w:rsidP="00F90540">
      <w:pPr>
        <w:pStyle w:val="Caption"/>
      </w:pPr>
      <w:bookmarkStart w:id="8" w:name="_Ref482090897"/>
      <w:r>
        <w:t xml:space="preserve">Figure </w:t>
      </w:r>
      <w:r w:rsidR="00016AB9">
        <w:fldChar w:fldCharType="begin"/>
      </w:r>
      <w:r w:rsidR="00016AB9">
        <w:instrText xml:space="preserve"> SEQ Figure \* ARABIC </w:instrText>
      </w:r>
      <w:r w:rsidR="00016AB9">
        <w:fldChar w:fldCharType="separate"/>
      </w:r>
      <w:r w:rsidR="00E26A78">
        <w:rPr>
          <w:noProof/>
        </w:rPr>
        <w:t>7</w:t>
      </w:r>
      <w:r w:rsidR="00016AB9">
        <w:rPr>
          <w:noProof/>
        </w:rPr>
        <w:fldChar w:fldCharType="end"/>
      </w:r>
      <w:bookmarkEnd w:id="8"/>
      <w:r>
        <w:t xml:space="preserve">. Profiles of bulk H (top) and two peaks during step-wise dehydration of partially hydrated San Carlos olivine SC1-2 at </w:t>
      </w:r>
      <w:r w:rsidR="00051482">
        <w:t xml:space="preserve">1 atm,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E26A78">
        <w:t xml:space="preserve">Table </w:t>
      </w:r>
      <w:r w:rsidR="00E26A78">
        <w:rPr>
          <w:noProof/>
        </w:rPr>
        <w:t>1</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We attribute the assymetry in some of the profiles primarily to differences between the baselines used to determine these areas (</w:t>
      </w:r>
      <w:r w:rsidR="00103EBB">
        <w:fldChar w:fldCharType="begin"/>
      </w:r>
      <w:r w:rsidR="00103EBB">
        <w:instrText xml:space="preserve"> REF _Ref480967392 \h </w:instrText>
      </w:r>
      <w:r w:rsidR="00103EBB">
        <w:fldChar w:fldCharType="separate"/>
      </w:r>
      <w:r w:rsidR="00E26A78">
        <w:t xml:space="preserve">Figure </w:t>
      </w:r>
      <w:r w:rsidR="00E26A78">
        <w:rPr>
          <w:noProof/>
        </w:rPr>
        <w:t>6</w:t>
      </w:r>
      <w:r w:rsidR="00103EBB">
        <w:fldChar w:fldCharType="end"/>
      </w:r>
      <w:r w:rsidR="00103EBB">
        <w:t xml:space="preserve">) and the true baselines, which could not be easily determined and also appeared to change over time. </w:t>
      </w:r>
    </w:p>
    <w:p w14:paraId="55B9E9F6" w14:textId="0D8697D3" w:rsidR="00C94AC1" w:rsidRDefault="00FF0912" w:rsidP="00C94AC1">
      <w:pPr>
        <w:pStyle w:val="Heading1"/>
      </w:pPr>
      <w:r>
        <w:br w:type="column"/>
      </w:r>
      <w:r w:rsidR="002633A9">
        <w:lastRenderedPageBreak/>
        <w:t>Supplementary Figures</w:t>
      </w:r>
    </w:p>
    <w:p w14:paraId="662038BC" w14:textId="77777777" w:rsidR="00C94AC1" w:rsidRDefault="00C94AC1" w:rsidP="00C94AC1">
      <w:pPr>
        <w:pStyle w:val="Heading1"/>
      </w:pPr>
      <w:r>
        <w:rPr>
          <w:noProof/>
        </w:rPr>
        <w:drawing>
          <wp:inline distT="0" distB="0" distL="0" distR="0" wp14:anchorId="2B19FDFC" wp14:editId="6ABB96F0">
            <wp:extent cx="416052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E26A78">
        <w:t xml:space="preserve">Figure </w:t>
      </w:r>
      <w:r w:rsidR="00E26A78">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E26A78">
        <w:t xml:space="preserve">Figure </w:t>
      </w:r>
      <w:r w:rsidR="00E26A78">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99A69DA">
            <wp:extent cx="4160520" cy="640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bookmarkStart w:id="9" w:name="_Ref482272419"/>
      <w:r>
        <w:t>Hydration profiles generated using linear baselines.</w:t>
      </w:r>
      <w:bookmarkEnd w:id="9"/>
    </w:p>
    <w:p w14:paraId="1AB3E830" w14:textId="71B4CCAF" w:rsidR="00C94AC1" w:rsidRPr="00C94AC1" w:rsidRDefault="00C94AC1" w:rsidP="00C94AC1">
      <w:pPr>
        <w:pStyle w:val="Heading1"/>
      </w:pPr>
      <w:r>
        <w:rPr>
          <w:noProof/>
        </w:rPr>
        <w:lastRenderedPageBreak/>
        <w:drawing>
          <wp:inline distT="0" distB="0" distL="0" distR="0" wp14:anchorId="7DCBB695" wp14:editId="73DBA2EA">
            <wp:extent cx="4160520" cy="640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0853E000" w14:textId="62CAD7A9" w:rsidR="00C94AC1" w:rsidRDefault="006A3B19" w:rsidP="006A3B19">
      <w:pPr>
        <w:pStyle w:val="ListParagraph"/>
        <w:numPr>
          <w:ilvl w:val="0"/>
          <w:numId w:val="4"/>
        </w:numPr>
      </w:pPr>
      <w:bookmarkStart w:id="10" w:name="_Ref482272422"/>
      <w:r>
        <w:t xml:space="preserve">Hydration profiles generated using quadratic baselines that are more generous than those shown in </w:t>
      </w:r>
      <w:r>
        <w:fldChar w:fldCharType="begin"/>
      </w:r>
      <w:r>
        <w:instrText xml:space="preserve"> REF _Ref477446399 \h </w:instrText>
      </w:r>
      <w:r>
        <w:fldChar w:fldCharType="separate"/>
      </w:r>
      <w:r w:rsidR="00E26A78">
        <w:t xml:space="preserve">Figure </w:t>
      </w:r>
      <w:r w:rsidR="00E26A78">
        <w:rPr>
          <w:noProof/>
        </w:rPr>
        <w:t>3</w:t>
      </w:r>
      <w:r>
        <w:fldChar w:fldCharType="end"/>
      </w:r>
      <w:r>
        <w:t>.</w:t>
      </w:r>
      <w:bookmarkEnd w:id="10"/>
    </w:p>
    <w:p w14:paraId="5FD93AAB" w14:textId="77777777" w:rsidR="00787765" w:rsidRDefault="00787765" w:rsidP="00787765"/>
    <w:p w14:paraId="49A79B3A" w14:textId="12EEE23C" w:rsidR="00787765" w:rsidRDefault="00047269" w:rsidP="00051482">
      <w:pPr>
        <w:ind w:firstLine="0"/>
      </w:pPr>
      <w:r>
        <w:rPr>
          <w:noProof/>
        </w:rPr>
        <w:lastRenderedPageBreak/>
        <w:drawing>
          <wp:inline distT="0" distB="0" distL="0" distR="0" wp14:anchorId="7169DF93" wp14:editId="048AAACB">
            <wp:extent cx="594360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Fig4_SC_dehydration_profiles_line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20083B01" w14:textId="3B58CC32" w:rsidR="00787765" w:rsidRDefault="00787765" w:rsidP="006A3B19">
      <w:pPr>
        <w:pStyle w:val="ListParagraph"/>
        <w:numPr>
          <w:ilvl w:val="0"/>
          <w:numId w:val="4"/>
        </w:numPr>
      </w:pPr>
      <w:bookmarkStart w:id="11" w:name="_Ref482092681"/>
      <w:bookmarkStart w:id="12" w:name="_Ref482272325"/>
      <w:bookmarkStart w:id="13"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E26A78">
        <w:t xml:space="preserve">Figure </w:t>
      </w:r>
      <w:r w:rsidR="00E26A78">
        <w:rPr>
          <w:noProof/>
        </w:rPr>
        <w:t>7</w:t>
      </w:r>
      <w:r w:rsidR="00304A48">
        <w:fldChar w:fldCharType="end"/>
      </w:r>
      <w:r w:rsidR="00304A48">
        <w:t xml:space="preserve"> </w:t>
      </w:r>
      <w:r>
        <w:t>generated using</w:t>
      </w:r>
      <w:bookmarkEnd w:id="11"/>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E26A78">
        <w:t xml:space="preserve">Figure </w:t>
      </w:r>
      <w:r w:rsidR="00E26A78">
        <w:rPr>
          <w:noProof/>
        </w:rPr>
        <w:t>2</w:t>
      </w:r>
      <w:r w:rsidR="00103EBB">
        <w:fldChar w:fldCharType="end"/>
      </w:r>
      <w:r w:rsidR="00440D0E">
        <w:t>.</w:t>
      </w:r>
      <w:bookmarkEnd w:id="12"/>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3"/>
      <w:r w:rsidR="00103EBB">
        <w:t xml:space="preserve"> </w:t>
      </w:r>
    </w:p>
    <w:p w14:paraId="588D8D94" w14:textId="6DA44A5A" w:rsidR="00034585" w:rsidRDefault="00034585" w:rsidP="00400FF5">
      <w:pPr>
        <w:ind w:left="360" w:firstLine="0"/>
      </w:pPr>
      <w:r>
        <w:br w:type="column"/>
      </w:r>
      <w:r w:rsidR="00E26A78">
        <w:rPr>
          <w:noProof/>
        </w:rPr>
        <w:lastRenderedPageBreak/>
        <w:drawing>
          <wp:inline distT="0" distB="0" distL="0" distR="0" wp14:anchorId="52C54559" wp14:editId="1DA3C4E2">
            <wp:extent cx="5943600" cy="3657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uppFig5_LinearBaselinesBa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1D0709C5" w14:textId="029D01C1" w:rsidR="00034585" w:rsidRDefault="00034585" w:rsidP="006A3B19">
      <w:pPr>
        <w:pStyle w:val="ListParagraph"/>
        <w:numPr>
          <w:ilvl w:val="0"/>
          <w:numId w:val="4"/>
        </w:numPr>
      </w:pPr>
      <w:bookmarkStart w:id="14" w:name="_Ref482797798"/>
      <w:r>
        <w:t xml:space="preserve">One example of an FTIR spectrum measured near the edge of San Carlos olivine SC1-2 </w:t>
      </w:r>
      <w:r w:rsidR="00C2763C">
        <w:t>for</w:t>
      </w:r>
      <w:r>
        <w:t xml:space="preserve"> which [tri] peaks (labeled) are observed and the baseline is strongly curved</w:t>
      </w:r>
      <w:bookmarkStart w:id="15" w:name="_GoBack"/>
      <w:bookmarkEnd w:id="15"/>
      <w:r>
        <w:t>.</w:t>
      </w:r>
      <w:bookmarkEnd w:id="14"/>
      <w:r>
        <w:t xml:space="preserve"> </w:t>
      </w:r>
    </w:p>
    <w:p w14:paraId="6B92EE25" w14:textId="52D4A69D" w:rsidR="001947BA" w:rsidRDefault="001947BA" w:rsidP="001947BA"/>
    <w:p w14:paraId="2399EB09" w14:textId="18063F39" w:rsidR="008D4CC5" w:rsidRDefault="0084718E" w:rsidP="008D4CC5">
      <w:bookmarkStart w:id="16" w:name="_Ref482092687"/>
      <w:bookmarkStart w:id="17" w:name="_Ref482272329"/>
      <w:r>
        <w:rPr>
          <w:noProof/>
        </w:rPr>
        <w:lastRenderedPageBreak/>
        <w:drawing>
          <wp:inline distT="0" distB="0" distL="0" distR="0" wp14:anchorId="42B42933" wp14:editId="4C411F37">
            <wp:extent cx="5943600" cy="7315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Fig5_SC_1hr.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4F1D3DF6" w14:textId="26300861" w:rsidR="008D4CC5" w:rsidRDefault="007C3829" w:rsidP="00E06573">
      <w:pPr>
        <w:pStyle w:val="ListParagraph"/>
        <w:numPr>
          <w:ilvl w:val="0"/>
          <w:numId w:val="4"/>
        </w:numPr>
      </w:pPr>
      <w:bookmarkStart w:id="18" w:name="_Ref482787831"/>
      <w:bookmarkStart w:id="19" w:name="_Ref482797859"/>
      <w:r>
        <w:t>Measured</w:t>
      </w:r>
      <w:r w:rsidR="008D4CC5">
        <w:t xml:space="preserve"> </w:t>
      </w:r>
      <w:r w:rsidR="001A495D">
        <w:t>dehydration</w:t>
      </w:r>
      <w:r w:rsidR="008D4CC5">
        <w:t xml:space="preserve"> curves in </w:t>
      </w:r>
      <w:r>
        <w:t xml:space="preserve">the uncut </w:t>
      </w:r>
      <w:r w:rsidR="008D4CC5">
        <w:t>San Carlos olivine SC1-2 after the first heating step</w:t>
      </w:r>
      <w:r w:rsidR="001A495D">
        <w:t xml:space="preserve"> </w:t>
      </w:r>
      <w:r>
        <w:t xml:space="preserve">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w:t>
      </w:r>
      <w:r w:rsidR="001A495D">
        <w:t>and modeled diffusion curves</w:t>
      </w:r>
      <w:r w:rsidR="008D4CC5">
        <w:t xml:space="preserve">. </w:t>
      </w:r>
      <w:r>
        <w:t>The black ‘p.p.’ curves show the expected profiles if diffusion proceeds according to the proton-polaron mechanism</w:t>
      </w:r>
      <w:r w:rsidR="00C905EE">
        <w:t xml:space="preserve"> as described by </w:t>
      </w:r>
      <w:r w:rsidR="00C905EE">
        <w:fldChar w:fldCharType="begin"/>
      </w:r>
      <w:r w:rsidR="00C905EE">
        <w:instrText xml:space="preserve"> 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905EE">
        <w:fldChar w:fldCharType="separate"/>
      </w:r>
      <w:r w:rsidR="00C905EE" w:rsidRPr="00C905EE">
        <w:rPr>
          <w:rFonts w:ascii="Calibri" w:hAnsi="Calibri"/>
        </w:rPr>
        <w:t>Kohlstedt and Mackwell (1998)</w:t>
      </w:r>
      <w:r w:rsidR="00C905EE">
        <w:fldChar w:fldCharType="end"/>
      </w:r>
      <w:r>
        <w:t xml:space="preserve">. </w:t>
      </w:r>
      <w:bookmarkEnd w:id="18"/>
      <w:r>
        <w:t>The dashed green curves show the least-squares best-fit diffusion curves when the diffusivity</w:t>
      </w:r>
      <w:r w:rsidR="0084718E">
        <w:t xml:space="preserve"> was</w:t>
      </w:r>
      <w:r w:rsidR="00C905EE">
        <w:t xml:space="preserve"> allowed to deviate from p.p. || [100]</w:t>
      </w:r>
      <w:r>
        <w:t>.</w:t>
      </w:r>
      <w:bookmarkEnd w:id="19"/>
    </w:p>
    <w:p w14:paraId="46228878" w14:textId="368793C8" w:rsidR="00853A24" w:rsidRDefault="00853A24" w:rsidP="00853A24">
      <w:pPr>
        <w:pStyle w:val="ListParagraph"/>
        <w:numPr>
          <w:ilvl w:val="0"/>
          <w:numId w:val="0"/>
        </w:numPr>
        <w:ind w:left="720"/>
      </w:pPr>
    </w:p>
    <w:p w14:paraId="5D47F674" w14:textId="24B5B0A9" w:rsidR="007C3829" w:rsidRDefault="00047269" w:rsidP="00FF0912">
      <w:pPr>
        <w:ind w:firstLine="0"/>
      </w:pPr>
      <w:r>
        <w:rPr>
          <w:noProof/>
        </w:rPr>
        <w:drawing>
          <wp:inline distT="0" distB="0" distL="0" distR="0" wp14:anchorId="6947034E" wp14:editId="26CDE167">
            <wp:extent cx="5202936" cy="6400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Fig6_SC_3hr.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4E4167AA" w14:textId="0239F548" w:rsidR="00047269" w:rsidRDefault="00047269" w:rsidP="00047269">
      <w:pPr>
        <w:pStyle w:val="ListParagraph"/>
        <w:numPr>
          <w:ilvl w:val="0"/>
          <w:numId w:val="4"/>
        </w:numPr>
      </w:pPr>
      <w:r>
        <w:t xml:space="preserve">Measured dehydration curves in the uncut San </w:t>
      </w:r>
      <w:r>
        <w:t>Carlos olivine SC1-2 after the second</w:t>
      </w:r>
      <w:r>
        <w:t xml:space="preserve">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p>
    <w:p w14:paraId="45C8C2AC" w14:textId="477CADE3" w:rsidR="006F4A94" w:rsidRDefault="006F4A94" w:rsidP="006F4A94">
      <w:pPr>
        <w:pStyle w:val="ListParagraph"/>
        <w:numPr>
          <w:ilvl w:val="0"/>
          <w:numId w:val="0"/>
        </w:numPr>
        <w:ind w:left="720"/>
      </w:pPr>
    </w:p>
    <w:p w14:paraId="2E41EB79" w14:textId="5E6267A0" w:rsidR="00047269" w:rsidRDefault="00047269" w:rsidP="00FF0912">
      <w:pPr>
        <w:ind w:left="720" w:hanging="360"/>
      </w:pPr>
      <w:r>
        <w:rPr>
          <w:noProof/>
        </w:rPr>
        <w:lastRenderedPageBreak/>
        <w:drawing>
          <wp:inline distT="0" distB="0" distL="0" distR="0" wp14:anchorId="002E5E23" wp14:editId="434D0270">
            <wp:extent cx="5202936" cy="6400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Fig7_SC_7hr.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7381644A" w14:textId="7D50947F" w:rsidR="00047269" w:rsidRDefault="00047269" w:rsidP="00047269">
      <w:pPr>
        <w:pStyle w:val="ListParagraph"/>
        <w:numPr>
          <w:ilvl w:val="0"/>
          <w:numId w:val="4"/>
        </w:numPr>
      </w:pPr>
      <w:r>
        <w:t xml:space="preserve">Measured dehydration curves in the uncut San Carlos olivine SC1-2 after the </w:t>
      </w:r>
      <w:r>
        <w:t>third</w:t>
      </w:r>
      <w:r>
        <w:t xml:space="preserve">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r>
        <w:t xml:space="preserve"> for bulk H and [Ti]</w:t>
      </w:r>
      <w:r>
        <w:t>.</w:t>
      </w:r>
      <w:r>
        <w:t xml:space="preserve"> The best-fit curve shown for [Si] is a maximum estimate assuming a final [Si] level of 0.4 times the initial hydrated state.</w:t>
      </w:r>
    </w:p>
    <w:p w14:paraId="048B4730" w14:textId="77777777" w:rsidR="006F4A94" w:rsidRDefault="006F4A94" w:rsidP="006F4A94">
      <w:pPr>
        <w:pStyle w:val="ListParagraph"/>
        <w:numPr>
          <w:ilvl w:val="0"/>
          <w:numId w:val="0"/>
        </w:numPr>
        <w:ind w:left="720"/>
      </w:pPr>
    </w:p>
    <w:p w14:paraId="484290AA" w14:textId="3373B440" w:rsidR="00690133" w:rsidRDefault="005A4566" w:rsidP="00690133">
      <w:pPr>
        <w:pStyle w:val="ListParagraph"/>
        <w:numPr>
          <w:ilvl w:val="0"/>
          <w:numId w:val="0"/>
        </w:numPr>
        <w:ind w:left="720"/>
      </w:pPr>
      <w:r>
        <w:rPr>
          <w:noProof/>
        </w:rPr>
        <w:lastRenderedPageBreak/>
        <w:drawing>
          <wp:inline distT="0" distB="0" distL="0" distR="0" wp14:anchorId="78D6C5CD" wp14:editId="7C634A3E">
            <wp:extent cx="5202936" cy="6400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Fig8_SC_13hr.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8AE4C38" w14:textId="7E55D1B5" w:rsidR="00690133" w:rsidRDefault="005A4566" w:rsidP="005A4566">
      <w:pPr>
        <w:pStyle w:val="ListParagraph"/>
        <w:numPr>
          <w:ilvl w:val="0"/>
          <w:numId w:val="4"/>
        </w:numPr>
      </w:pPr>
      <w:r>
        <w:t xml:space="preserve">Measured dehydration curves in the uncut San Carlos olivine SC1-2 after the </w:t>
      </w:r>
      <w:r>
        <w:t>fourth</w:t>
      </w:r>
      <w:r>
        <w:t xml:space="preserve">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90133">
        <w:t xml:space="preserve"> </w:t>
      </w:r>
    </w:p>
    <w:p w14:paraId="43831BB3" w14:textId="59FBEDA6" w:rsidR="005A4566" w:rsidRDefault="006D2D0F" w:rsidP="005A4566">
      <w:pPr>
        <w:pStyle w:val="ListParagraph"/>
        <w:numPr>
          <w:ilvl w:val="0"/>
          <w:numId w:val="0"/>
        </w:numPr>
        <w:ind w:left="720"/>
      </w:pPr>
      <w:r>
        <w:t>+</w:t>
      </w:r>
    </w:p>
    <w:p w14:paraId="056129EC" w14:textId="5C318E15" w:rsidR="00690133" w:rsidRDefault="005A4566" w:rsidP="00690133">
      <w:r>
        <w:rPr>
          <w:noProof/>
        </w:rPr>
        <w:lastRenderedPageBreak/>
        <w:drawing>
          <wp:inline distT="0" distB="0" distL="0" distR="0" wp14:anchorId="742493D1" wp14:editId="08241846">
            <wp:extent cx="5202936" cy="6400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Fig9_SC_19hr.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2796ECB" w14:textId="4E56FE43" w:rsidR="005A4566" w:rsidRDefault="005A4566" w:rsidP="005A4566">
      <w:pPr>
        <w:pStyle w:val="ListParagraph"/>
        <w:numPr>
          <w:ilvl w:val="0"/>
          <w:numId w:val="4"/>
        </w:numPr>
      </w:pPr>
      <w:r>
        <w:t xml:space="preserve">Measured dehydration curves in the uncut San Carlos olivine SC1-2 after the </w:t>
      </w:r>
      <w:r>
        <w:t>fifth</w:t>
      </w:r>
      <w:r>
        <w:t xml:space="preserve">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17836">
        <w:t xml:space="preserve"> and a fast direction || [100]</w:t>
      </w:r>
      <w:r>
        <w:t xml:space="preserve">. </w:t>
      </w:r>
    </w:p>
    <w:p w14:paraId="51F5A425" w14:textId="77777777" w:rsidR="00350423" w:rsidRDefault="00350423" w:rsidP="00350423">
      <w:pPr>
        <w:ind w:left="360" w:firstLine="0"/>
      </w:pPr>
    </w:p>
    <w:p w14:paraId="0714D4D3" w14:textId="04E97961" w:rsidR="00617836" w:rsidRDefault="00617836" w:rsidP="00350423">
      <w:pPr>
        <w:ind w:left="360" w:firstLine="0"/>
      </w:pPr>
      <w:r>
        <w:rPr>
          <w:noProof/>
        </w:rPr>
        <w:lastRenderedPageBreak/>
        <w:drawing>
          <wp:inline distT="0" distB="0" distL="0" distR="0" wp14:anchorId="2C7AA49B" wp14:editId="6BC3F0B2">
            <wp:extent cx="5202936" cy="640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ppFig10_SC_43hr.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E0FD823" w14:textId="11E2ED44" w:rsidR="00617836" w:rsidRDefault="00617836" w:rsidP="00617836">
      <w:pPr>
        <w:pStyle w:val="ListParagraph"/>
        <w:numPr>
          <w:ilvl w:val="0"/>
          <w:numId w:val="4"/>
        </w:numPr>
      </w:pPr>
      <w:r>
        <w:t xml:space="preserve">Measured dehydration curves in the uncut San Carlos olivine SC1-2 after the </w:t>
      </w:r>
      <w:r>
        <w:t>sixth</w:t>
      </w:r>
      <w:r>
        <w:t xml:space="preserve">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w:t>
      </w:r>
      <w:r w:rsidR="006D2D0F">
        <w:t>Diffusion taking place entirely by the proton-polaron</w:t>
      </w:r>
      <w:r>
        <w:t xml:space="preserve"> ‘p.p.’ mechanism as described by </w:t>
      </w:r>
      <w:r>
        <w:fldChar w:fldCharType="begin"/>
      </w:r>
      <w:r w:rsidR="00944FB7">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rsidR="006D2D0F">
        <w:t xml:space="preserve"> would result in zero remaining H at this stage</w:t>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t xml:space="preserve"> </w:t>
      </w:r>
      <w:r>
        <w:t xml:space="preserve">and a fast direction || [100]. </w:t>
      </w:r>
    </w:p>
    <w:p w14:paraId="7520DFAE" w14:textId="77777777" w:rsidR="00DB5030" w:rsidRDefault="00DB5030" w:rsidP="00DB5030">
      <w:pPr>
        <w:pStyle w:val="ListParagraph"/>
        <w:numPr>
          <w:ilvl w:val="0"/>
          <w:numId w:val="0"/>
        </w:numPr>
        <w:ind w:left="720"/>
      </w:pPr>
    </w:p>
    <w:p w14:paraId="59B79CB6" w14:textId="54887B93" w:rsidR="00DB5030" w:rsidRDefault="00DB5030" w:rsidP="00FF0912">
      <w:pPr>
        <w:ind w:left="720" w:hanging="360"/>
      </w:pPr>
      <w:r>
        <w:rPr>
          <w:noProof/>
        </w:rPr>
        <w:lastRenderedPageBreak/>
        <w:drawing>
          <wp:inline distT="0" distB="0" distL="0" distR="0" wp14:anchorId="12F99E08" wp14:editId="56F5D081">
            <wp:extent cx="5202936" cy="6400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ppFig11_SC_68hr.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9320C3A" w14:textId="2949E935" w:rsidR="00DB5030" w:rsidRDefault="00DB5030" w:rsidP="00DB5030">
      <w:pPr>
        <w:pStyle w:val="ListParagraph"/>
        <w:numPr>
          <w:ilvl w:val="0"/>
          <w:numId w:val="4"/>
        </w:numPr>
      </w:pPr>
      <w:bookmarkStart w:id="20" w:name="_Ref482793206"/>
      <w:r>
        <w:t xml:space="preserve">Measured dehydration curves in the uncut San Carlos olivine SC1-2 after the </w:t>
      </w:r>
      <w:r>
        <w:t>seventh and final</w:t>
      </w:r>
      <w:r>
        <w:t xml:space="preserve">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w:t>
      </w:r>
      <w:r w:rsidR="006D2D0F">
        <w:t xml:space="preserve">Diffusion taking place entirely by the proton-polaron ‘p.p.’ mechanism as described by </w:t>
      </w:r>
      <w:r w:rsidR="006D2D0F">
        <w:fldChar w:fldCharType="begin"/>
      </w:r>
      <w:r w:rsidR="006D2D0F">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6D2D0F">
        <w:fldChar w:fldCharType="separate"/>
      </w:r>
      <w:r w:rsidR="006D2D0F" w:rsidRPr="00C905EE">
        <w:rPr>
          <w:rFonts w:ascii="Calibri" w:hAnsi="Calibri"/>
        </w:rPr>
        <w:t>Kohlstedt and Mackwell (1998)</w:t>
      </w:r>
      <w:r w:rsidR="006D2D0F">
        <w:fldChar w:fldCharType="end"/>
      </w:r>
      <w:r w:rsidR="006D2D0F">
        <w:t xml:space="preserve"> would result in zero remaining H at this stage. </w:t>
      </w:r>
      <w:r>
        <w:t>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0"/>
      <w:r>
        <w:t xml:space="preserve"> </w:t>
      </w:r>
    </w:p>
    <w:p w14:paraId="73A0A683" w14:textId="77777777" w:rsidR="00DB5030" w:rsidRDefault="00DB5030" w:rsidP="00DB5030">
      <w:pPr>
        <w:pStyle w:val="ListParagraph"/>
        <w:numPr>
          <w:ilvl w:val="0"/>
          <w:numId w:val="0"/>
        </w:numPr>
        <w:ind w:left="720"/>
      </w:pPr>
    </w:p>
    <w:p w14:paraId="2B751C37" w14:textId="77777777" w:rsidR="00853A24" w:rsidRPr="00C94AC1" w:rsidRDefault="00853A24" w:rsidP="00617836"/>
    <w:p w14:paraId="4A618696" w14:textId="5A9F9471" w:rsidR="00E06573" w:rsidRDefault="00E06573" w:rsidP="00FF0912">
      <w:pPr>
        <w:ind w:firstLine="0"/>
      </w:pPr>
    </w:p>
    <w:bookmarkEnd w:id="16"/>
    <w:bookmarkEnd w:id="17"/>
    <w:p w14:paraId="20A17D1B" w14:textId="6C8E6219" w:rsidR="003117B9" w:rsidRDefault="002633A9" w:rsidP="003117B9">
      <w:pPr>
        <w:pStyle w:val="Heading1"/>
      </w:pPr>
      <w:r>
        <w:br w:type="column"/>
      </w:r>
      <w:r w:rsidR="003117B9">
        <w:lastRenderedPageBreak/>
        <w:t>Bibliography</w:t>
      </w:r>
    </w:p>
    <w:p w14:paraId="246385EC" w14:textId="77777777" w:rsidR="00944FB7" w:rsidRPr="00944FB7" w:rsidRDefault="003117B9" w:rsidP="00944FB7">
      <w:pPr>
        <w:pStyle w:val="Bibliography"/>
        <w:rPr>
          <w:rFonts w:ascii="Calibri" w:hAnsi="Calibri"/>
        </w:rPr>
      </w:pPr>
      <w:r>
        <w:fldChar w:fldCharType="begin"/>
      </w:r>
      <w:r w:rsidR="007403C8">
        <w:instrText xml:space="preserve"> ADDIN ZOTERO_BIBL {"custom":[]} CSL_BIBLIOGRAPHY </w:instrText>
      </w:r>
      <w:r>
        <w:fldChar w:fldCharType="separate"/>
      </w:r>
      <w:r w:rsidR="00944FB7" w:rsidRPr="00944FB7">
        <w:rPr>
          <w:rFonts w:ascii="Calibri" w:hAnsi="Calibri"/>
        </w:rPr>
        <w:br/>
        <w:t>Bell, D. R., and G. R. Rossman</w:t>
      </w:r>
      <w:r w:rsidR="00944FB7" w:rsidRPr="00944FB7">
        <w:rPr>
          <w:rFonts w:ascii="Calibri" w:hAnsi="Calibri"/>
        </w:rPr>
        <w:br/>
        <w:t xml:space="preserve"> 1992</w:t>
      </w:r>
      <w:r w:rsidR="00944FB7" w:rsidRPr="00944FB7">
        <w:rPr>
          <w:rFonts w:ascii="Calibri" w:hAnsi="Calibri"/>
        </w:rPr>
        <w:tab/>
        <w:t>Water in Earth’s Mantle: The Role of Nominally Anhydrous Minerals. Science 255(5050). WOS:A1992HH74400043: 1391–1397.</w:t>
      </w:r>
    </w:p>
    <w:p w14:paraId="19158474" w14:textId="77777777" w:rsidR="00944FB7" w:rsidRPr="00944FB7" w:rsidRDefault="00944FB7" w:rsidP="00944FB7">
      <w:pPr>
        <w:pStyle w:val="Bibliography"/>
        <w:rPr>
          <w:rFonts w:ascii="Calibri" w:hAnsi="Calibri"/>
        </w:rPr>
      </w:pPr>
      <w:r w:rsidRPr="00944FB7">
        <w:rPr>
          <w:rFonts w:ascii="Calibri" w:hAnsi="Calibri"/>
        </w:rPr>
        <w:br/>
        <w:t>Bell, D. R., G. R. Rossman, J. Maldener, D. Endisch, and F. Rauch</w:t>
      </w:r>
      <w:r w:rsidRPr="00944FB7">
        <w:rPr>
          <w:rFonts w:ascii="Calibri" w:hAnsi="Calibri"/>
        </w:rPr>
        <w:br/>
        <w:t xml:space="preserve"> 2003</w:t>
      </w:r>
      <w:r w:rsidRPr="00944FB7">
        <w:rPr>
          <w:rFonts w:ascii="Calibri" w:hAnsi="Calibri"/>
        </w:rPr>
        <w:tab/>
        <w:t>Hydroxide in Olivine: A Quantitative Determination of the Absolute Amount and Calibration of the IR Spectrum. Journal of Geophysical Research-Solid Earth 108(B2). WOS:000181985400002. ://WOS:000181985400002.</w:t>
      </w:r>
    </w:p>
    <w:p w14:paraId="6987282F" w14:textId="77777777" w:rsidR="00944FB7" w:rsidRPr="00944FB7" w:rsidRDefault="00944FB7" w:rsidP="00944FB7">
      <w:pPr>
        <w:pStyle w:val="Bibliography"/>
        <w:rPr>
          <w:rFonts w:ascii="Calibri" w:hAnsi="Calibri"/>
        </w:rPr>
      </w:pPr>
      <w:r w:rsidRPr="00944FB7">
        <w:rPr>
          <w:rFonts w:ascii="Calibri" w:hAnsi="Calibri"/>
        </w:rPr>
        <w:br/>
        <w:t>Berry, A. J., J. Hermann, H. S. C. O’Neill, and G. J. Foran</w:t>
      </w:r>
      <w:r w:rsidRPr="00944FB7">
        <w:rPr>
          <w:rFonts w:ascii="Calibri" w:hAnsi="Calibri"/>
        </w:rPr>
        <w:br/>
        <w:t xml:space="preserve"> 2005</w:t>
      </w:r>
      <w:r w:rsidRPr="00944FB7">
        <w:rPr>
          <w:rFonts w:ascii="Calibri" w:hAnsi="Calibri"/>
        </w:rPr>
        <w:tab/>
        <w:t>Fingerprinting the Water Site in Mantle Olivine. Geology 33(11). WOS:000233059000008: 869–872.</w:t>
      </w:r>
    </w:p>
    <w:p w14:paraId="011D8F4F" w14:textId="77777777" w:rsidR="00944FB7" w:rsidRPr="00944FB7" w:rsidRDefault="00944FB7" w:rsidP="00944FB7">
      <w:pPr>
        <w:pStyle w:val="Bibliography"/>
        <w:rPr>
          <w:rFonts w:ascii="Calibri" w:hAnsi="Calibri"/>
        </w:rPr>
      </w:pPr>
      <w:r w:rsidRPr="00944FB7">
        <w:rPr>
          <w:rFonts w:ascii="Calibri" w:hAnsi="Calibri"/>
        </w:rPr>
        <w:br/>
        <w:t>Blanchard, Marc, Jannick Ingrin, Etienne Balan, István Kovács, and Anthony C. Withers</w:t>
      </w:r>
      <w:r w:rsidRPr="00944FB7">
        <w:rPr>
          <w:rFonts w:ascii="Calibri" w:hAnsi="Calibri"/>
        </w:rPr>
        <w:br/>
        <w:t xml:space="preserve"> 2017</w:t>
      </w:r>
      <w:r w:rsidRPr="00944FB7">
        <w:rPr>
          <w:rFonts w:ascii="Calibri" w:hAnsi="Calibri"/>
        </w:rPr>
        <w:tab/>
        <w:t>Effect of Iron and Trivalent Cations on OH Defects in Olivine. American Mineralogist 102(2): 302–311.</w:t>
      </w:r>
    </w:p>
    <w:p w14:paraId="660F8351" w14:textId="77777777" w:rsidR="00944FB7" w:rsidRPr="00944FB7" w:rsidRDefault="00944FB7" w:rsidP="00944FB7">
      <w:pPr>
        <w:pStyle w:val="Bibliography"/>
        <w:rPr>
          <w:rFonts w:ascii="Calibri" w:hAnsi="Calibri"/>
        </w:rPr>
      </w:pPr>
      <w:r w:rsidRPr="00944FB7">
        <w:rPr>
          <w:rFonts w:ascii="Calibri" w:hAnsi="Calibri"/>
        </w:rPr>
        <w:br/>
        <w:t>Demouchy, S., and S. Mackwell</w:t>
      </w:r>
      <w:r w:rsidRPr="00944FB7">
        <w:rPr>
          <w:rFonts w:ascii="Calibri" w:hAnsi="Calibri"/>
        </w:rPr>
        <w:br/>
        <w:t xml:space="preserve"> 2006</w:t>
      </w:r>
      <w:r w:rsidRPr="00944FB7">
        <w:rPr>
          <w:rFonts w:ascii="Calibri" w:hAnsi="Calibri"/>
        </w:rPr>
        <w:tab/>
        <w:t>Mechanisms of Hydrogen Incorporation and Diffusion in Iron-Bearing Olivine. Physics and Chemistry of Minerals 33(5). WOS:000240439000005: 347–355.</w:t>
      </w:r>
    </w:p>
    <w:p w14:paraId="7C2DAE6A" w14:textId="77777777" w:rsidR="00944FB7" w:rsidRPr="00944FB7" w:rsidRDefault="00944FB7" w:rsidP="00944FB7">
      <w:pPr>
        <w:pStyle w:val="Bibliography"/>
        <w:rPr>
          <w:rFonts w:ascii="Calibri" w:hAnsi="Calibri"/>
        </w:rPr>
      </w:pPr>
      <w:r w:rsidRPr="00944FB7">
        <w:rPr>
          <w:rFonts w:ascii="Calibri" w:hAnsi="Calibri"/>
        </w:rPr>
        <w:br/>
        <w:t>Ferguson, David J., Helge M. Gonnermann, Philipp Ruprecht, et al.</w:t>
      </w:r>
      <w:r w:rsidRPr="00944FB7">
        <w:rPr>
          <w:rFonts w:ascii="Calibri" w:hAnsi="Calibri"/>
        </w:rPr>
        <w:br/>
        <w:t xml:space="preserve"> 2016</w:t>
      </w:r>
      <w:r w:rsidRPr="00944FB7">
        <w:rPr>
          <w:rFonts w:ascii="Calibri" w:hAnsi="Calibri"/>
        </w:rPr>
        <w:tab/>
        <w:t>Magma Decompression Rates during Explosive Eruptions of Kīlauea Volcano, Hawaii, Recorded by Melt Embayments. Bulletin of Volcanology 78(10): 71.</w:t>
      </w:r>
    </w:p>
    <w:p w14:paraId="7F8904B3" w14:textId="77777777" w:rsidR="00944FB7" w:rsidRPr="00944FB7" w:rsidRDefault="00944FB7" w:rsidP="00944FB7">
      <w:pPr>
        <w:pStyle w:val="Bibliography"/>
        <w:rPr>
          <w:rFonts w:ascii="Calibri" w:hAnsi="Calibri"/>
        </w:rPr>
      </w:pPr>
      <w:r w:rsidRPr="00944FB7">
        <w:rPr>
          <w:rFonts w:ascii="Calibri" w:hAnsi="Calibri"/>
        </w:rPr>
        <w:br/>
        <w:t>Ferriss, E.</w:t>
      </w:r>
      <w:r w:rsidRPr="00944FB7">
        <w:rPr>
          <w:rFonts w:ascii="Calibri" w:hAnsi="Calibri"/>
        </w:rPr>
        <w:br/>
        <w:t xml:space="preserve"> 2015</w:t>
      </w:r>
      <w:r w:rsidRPr="00944FB7">
        <w:rPr>
          <w:rFonts w:ascii="Calibri" w:hAnsi="Calibri"/>
        </w:rPr>
        <w:tab/>
        <w:t>Pynams: A Python Package for Interpreting FTIR Spectra of Nominally Anhydrous Minerals (NAMs). New York. https://github.com/EFerriss/pynams.</w:t>
      </w:r>
    </w:p>
    <w:p w14:paraId="46865252" w14:textId="77777777" w:rsidR="00944FB7" w:rsidRPr="00944FB7" w:rsidRDefault="00944FB7" w:rsidP="00944FB7">
      <w:pPr>
        <w:pStyle w:val="Bibliography"/>
        <w:rPr>
          <w:rFonts w:ascii="Calibri" w:hAnsi="Calibri"/>
        </w:rPr>
      </w:pPr>
      <w:r w:rsidRPr="00944FB7">
        <w:rPr>
          <w:rFonts w:ascii="Calibri" w:hAnsi="Calibri"/>
        </w:rPr>
        <w:br/>
        <w:t>Ferriss, E., T. Plank, D. Walker, and M. Nettles</w:t>
      </w:r>
      <w:r w:rsidRPr="00944FB7">
        <w:rPr>
          <w:rFonts w:ascii="Calibri" w:hAnsi="Calibri"/>
        </w:rPr>
        <w:br/>
        <w:t xml:space="preserve"> 2015</w:t>
      </w:r>
      <w:r w:rsidRPr="00944FB7">
        <w:rPr>
          <w:rFonts w:ascii="Calibri" w:hAnsi="Calibri"/>
        </w:rPr>
        <w:tab/>
        <w:t>The Whole-Block Approach to Measuring Hydrogen Diffusivity in Nominally Anhydrous Minerals. American Mineralogist 100(4). WOS:000352175700017: 837–851.</w:t>
      </w:r>
    </w:p>
    <w:p w14:paraId="2A10E10B" w14:textId="77777777" w:rsidR="00944FB7" w:rsidRPr="00944FB7" w:rsidRDefault="00944FB7" w:rsidP="00944FB7">
      <w:pPr>
        <w:pStyle w:val="Bibliography"/>
        <w:rPr>
          <w:rFonts w:ascii="Calibri" w:hAnsi="Calibri"/>
        </w:rPr>
      </w:pPr>
      <w:r w:rsidRPr="00944FB7">
        <w:rPr>
          <w:rFonts w:ascii="Calibri" w:hAnsi="Calibri"/>
        </w:rPr>
        <w:br/>
        <w:t>Ferriss, Elizabeth, Terry Plank, and David Walker</w:t>
      </w:r>
      <w:r w:rsidRPr="00944FB7">
        <w:rPr>
          <w:rFonts w:ascii="Calibri" w:hAnsi="Calibri"/>
        </w:rPr>
        <w:br/>
        <w:t xml:space="preserve"> 2016</w:t>
      </w:r>
      <w:r w:rsidRPr="00944FB7">
        <w:rPr>
          <w:rFonts w:ascii="Calibri" w:hAnsi="Calibri"/>
        </w:rPr>
        <w:tab/>
        <w:t>Site-Specific Hydrogen Diffusion Rates during Clinopyroxene Dehydration. Contributions to Mineralogy and Petrology 171(6): 1–24.</w:t>
      </w:r>
    </w:p>
    <w:p w14:paraId="649620E3" w14:textId="77777777" w:rsidR="00944FB7" w:rsidRPr="00944FB7" w:rsidRDefault="00944FB7" w:rsidP="00944FB7">
      <w:pPr>
        <w:pStyle w:val="Bibliography"/>
        <w:rPr>
          <w:rFonts w:ascii="Calibri" w:hAnsi="Calibri"/>
        </w:rPr>
      </w:pPr>
      <w:r w:rsidRPr="00944FB7">
        <w:rPr>
          <w:rFonts w:ascii="Calibri" w:hAnsi="Calibri"/>
        </w:rPr>
        <w:br/>
        <w:t>Jollands, Michael C., José Alberto Padrón-Navarta, Jörg Hermann, and Hugh St.C. O’Neill</w:t>
      </w:r>
      <w:r w:rsidRPr="00944FB7">
        <w:rPr>
          <w:rFonts w:ascii="Calibri" w:hAnsi="Calibri"/>
        </w:rPr>
        <w:br/>
        <w:t xml:space="preserve"> 2016</w:t>
      </w:r>
      <w:r w:rsidRPr="00944FB7">
        <w:rPr>
          <w:rFonts w:ascii="Calibri" w:hAnsi="Calibri"/>
        </w:rPr>
        <w:tab/>
        <w:t>Hydrogen Diffusion in Ti-Doped Forsterite and the Preservation of Metastable Point Defects. American Mineralogist 101(7): 1560–1570.</w:t>
      </w:r>
    </w:p>
    <w:p w14:paraId="6E787FA6" w14:textId="77777777" w:rsidR="00944FB7" w:rsidRPr="00944FB7" w:rsidRDefault="00944FB7" w:rsidP="00944FB7">
      <w:pPr>
        <w:pStyle w:val="Bibliography"/>
        <w:rPr>
          <w:rFonts w:ascii="Calibri" w:hAnsi="Calibri"/>
        </w:rPr>
      </w:pPr>
      <w:r w:rsidRPr="00944FB7">
        <w:rPr>
          <w:rFonts w:ascii="Calibri" w:hAnsi="Calibri"/>
        </w:rPr>
        <w:br/>
        <w:t>Keppler, Hans, and Joseph R. Smyth</w:t>
      </w:r>
      <w:r w:rsidRPr="00944FB7">
        <w:rPr>
          <w:rFonts w:ascii="Calibri" w:hAnsi="Calibri"/>
        </w:rPr>
        <w:br/>
        <w:t xml:space="preserve"> 2006</w:t>
      </w:r>
      <w:r w:rsidRPr="00944FB7">
        <w:rPr>
          <w:rFonts w:ascii="Calibri" w:hAnsi="Calibri"/>
        </w:rPr>
        <w:tab/>
        <w:t>Water in Nominally Anhydrous Minerals, vol.62. Reviews in Mineralogy and Geochemistry. Mineralogical Society of America.</w:t>
      </w:r>
    </w:p>
    <w:p w14:paraId="1FC605AF" w14:textId="77777777" w:rsidR="00944FB7" w:rsidRPr="00944FB7" w:rsidRDefault="00944FB7" w:rsidP="00944FB7">
      <w:pPr>
        <w:pStyle w:val="Bibliography"/>
        <w:rPr>
          <w:rFonts w:ascii="Calibri" w:hAnsi="Calibri"/>
        </w:rPr>
      </w:pPr>
      <w:r w:rsidRPr="00944FB7">
        <w:rPr>
          <w:rFonts w:ascii="Calibri" w:hAnsi="Calibri"/>
        </w:rPr>
        <w:lastRenderedPageBreak/>
        <w:br/>
        <w:t>Kohlstedt, D. L., and S. J. Mackwell</w:t>
      </w:r>
      <w:r w:rsidRPr="00944FB7">
        <w:rPr>
          <w:rFonts w:ascii="Calibri" w:hAnsi="Calibri"/>
        </w:rPr>
        <w:br/>
        <w:t xml:space="preserve"> 1998</w:t>
      </w:r>
      <w:r w:rsidRPr="00944FB7">
        <w:rPr>
          <w:rFonts w:ascii="Calibri" w:hAnsi="Calibri"/>
        </w:rPr>
        <w:tab/>
        <w:t>Diffusion of Hydrogen and Intrinsic Point Defects in Olivine. Zeitschrift Fur Physikalische Chemie-International Journal of Research in Physical Chemistry &amp; Chemical Physics 207. WOS:000076569300010: 147–162.</w:t>
      </w:r>
    </w:p>
    <w:p w14:paraId="0AD4C027" w14:textId="77777777" w:rsidR="00944FB7" w:rsidRPr="00944FB7" w:rsidRDefault="00944FB7" w:rsidP="00944FB7">
      <w:pPr>
        <w:pStyle w:val="Bibliography"/>
        <w:rPr>
          <w:rFonts w:ascii="Calibri" w:hAnsi="Calibri"/>
        </w:rPr>
      </w:pPr>
      <w:r w:rsidRPr="00944FB7">
        <w:rPr>
          <w:rFonts w:ascii="Calibri" w:hAnsi="Calibri"/>
        </w:rPr>
        <w:br/>
        <w:t>Kurosawa, M., H. Yurimoto, and S. Sueno</w:t>
      </w:r>
      <w:r w:rsidRPr="00944FB7">
        <w:rPr>
          <w:rFonts w:ascii="Calibri" w:hAnsi="Calibri"/>
        </w:rPr>
        <w:br/>
        <w:t xml:space="preserve"> 1997</w:t>
      </w:r>
      <w:r w:rsidRPr="00944FB7">
        <w:rPr>
          <w:rFonts w:ascii="Calibri" w:hAnsi="Calibri"/>
        </w:rPr>
        <w:tab/>
        <w:t>Patterns in the Hydrogen and Trace Element Compositions of Mantle Olivines. Physics and Chemistry of Glasses 24: 385–395.</w:t>
      </w:r>
    </w:p>
    <w:p w14:paraId="1EDC46C7" w14:textId="77777777" w:rsidR="00944FB7" w:rsidRPr="00944FB7" w:rsidRDefault="00944FB7" w:rsidP="00944FB7">
      <w:pPr>
        <w:pStyle w:val="Bibliography"/>
        <w:rPr>
          <w:rFonts w:ascii="Calibri" w:hAnsi="Calibri"/>
        </w:rPr>
      </w:pPr>
      <w:r w:rsidRPr="00944FB7">
        <w:rPr>
          <w:rFonts w:ascii="Calibri" w:hAnsi="Calibri"/>
        </w:rPr>
        <w:br/>
        <w:t>Libowitzky, E., and G. R. Rossman</w:t>
      </w:r>
      <w:r w:rsidRPr="00944FB7">
        <w:rPr>
          <w:rFonts w:ascii="Calibri" w:hAnsi="Calibri"/>
        </w:rPr>
        <w:br/>
        <w:t xml:space="preserve"> 1996</w:t>
      </w:r>
      <w:r w:rsidRPr="00944FB7">
        <w:rPr>
          <w:rFonts w:ascii="Calibri" w:hAnsi="Calibri"/>
        </w:rPr>
        <w:tab/>
        <w:t>Principles of Quantitative Absorbance Measurements in Anisotropic Crystals. Physics and Chemistry of Minerals 23(6). WOS:A1996VD85000001: 319–327.</w:t>
      </w:r>
    </w:p>
    <w:p w14:paraId="0393F306" w14:textId="77777777" w:rsidR="00944FB7" w:rsidRPr="00944FB7" w:rsidRDefault="00944FB7" w:rsidP="00944FB7">
      <w:pPr>
        <w:pStyle w:val="Bibliography"/>
        <w:rPr>
          <w:rFonts w:ascii="Calibri" w:hAnsi="Calibri"/>
        </w:rPr>
      </w:pPr>
      <w:r w:rsidRPr="00944FB7">
        <w:rPr>
          <w:rFonts w:ascii="Calibri" w:hAnsi="Calibri"/>
        </w:rPr>
        <w:br/>
        <w:t>Mackwell, S. J., and D. L. Kohlstedt</w:t>
      </w:r>
      <w:r w:rsidRPr="00944FB7">
        <w:rPr>
          <w:rFonts w:ascii="Calibri" w:hAnsi="Calibri"/>
        </w:rPr>
        <w:br/>
        <w:t xml:space="preserve"> 1990</w:t>
      </w:r>
      <w:r w:rsidRPr="00944FB7">
        <w:rPr>
          <w:rFonts w:ascii="Calibri" w:hAnsi="Calibri"/>
        </w:rPr>
        <w:tab/>
        <w:t>Diffusion of Hydrogen in Olivine - Implications for Water in the Mantle. Journal of Geophysical Research-Solid Earth and Planets 95(B4). WOS:A1990CZ37500052: 5079–5088.</w:t>
      </w:r>
    </w:p>
    <w:p w14:paraId="5DDEDF88" w14:textId="77777777" w:rsidR="00944FB7" w:rsidRPr="00944FB7" w:rsidRDefault="00944FB7" w:rsidP="00944FB7">
      <w:pPr>
        <w:pStyle w:val="Bibliography"/>
        <w:rPr>
          <w:rFonts w:ascii="Calibri" w:hAnsi="Calibri"/>
        </w:rPr>
      </w:pPr>
      <w:r w:rsidRPr="00944FB7">
        <w:rPr>
          <w:rFonts w:ascii="Calibri" w:hAnsi="Calibri"/>
        </w:rPr>
        <w:br/>
        <w:t>Mosenfelder, J. L., N. I. Deligne, P. D. Asimow, and G. R. Rossman</w:t>
      </w:r>
      <w:r w:rsidRPr="00944FB7">
        <w:rPr>
          <w:rFonts w:ascii="Calibri" w:hAnsi="Calibri"/>
        </w:rPr>
        <w:br/>
        <w:t xml:space="preserve"> 2006</w:t>
      </w:r>
      <w:r w:rsidRPr="00944FB7">
        <w:rPr>
          <w:rFonts w:ascii="Calibri" w:hAnsi="Calibri"/>
        </w:rPr>
        <w:tab/>
        <w:t>Hydrogen Incorporation in Olivine from 2-12 GPa. American Mineralogist 91(2–3). WOS:000235472000007: 285–294.</w:t>
      </w:r>
    </w:p>
    <w:p w14:paraId="4A3240A5" w14:textId="77777777" w:rsidR="00944FB7" w:rsidRPr="00944FB7" w:rsidRDefault="00944FB7" w:rsidP="00944FB7">
      <w:pPr>
        <w:pStyle w:val="Bibliography"/>
        <w:rPr>
          <w:rFonts w:ascii="Calibri" w:hAnsi="Calibri"/>
        </w:rPr>
      </w:pPr>
      <w:r w:rsidRPr="00944FB7">
        <w:rPr>
          <w:rFonts w:ascii="Calibri" w:hAnsi="Calibri"/>
        </w:rPr>
        <w:br/>
        <w:t>Padrón-Navarta, Jose Alberto, Joerg Hermann, and Hugh St. C. O’Neill</w:t>
      </w:r>
      <w:r w:rsidRPr="00944FB7">
        <w:rPr>
          <w:rFonts w:ascii="Calibri" w:hAnsi="Calibri"/>
        </w:rPr>
        <w:br/>
        <w:t xml:space="preserve"> 2014</w:t>
      </w:r>
      <w:r w:rsidRPr="00944FB7">
        <w:rPr>
          <w:rFonts w:ascii="Calibri" w:hAnsi="Calibri"/>
        </w:rPr>
        <w:tab/>
        <w:t>Site-Specific Hydrogen Diffusion Rates in Forsterite. Earth and Planetary Science Letters 392: 100–112.</w:t>
      </w:r>
    </w:p>
    <w:p w14:paraId="04E6C46D" w14:textId="77777777" w:rsidR="00944FB7" w:rsidRPr="00944FB7" w:rsidRDefault="00944FB7" w:rsidP="00944FB7">
      <w:pPr>
        <w:pStyle w:val="Bibliography"/>
        <w:rPr>
          <w:rFonts w:ascii="Calibri" w:hAnsi="Calibri"/>
        </w:rPr>
      </w:pPr>
      <w:r w:rsidRPr="00944FB7">
        <w:rPr>
          <w:rFonts w:ascii="Calibri" w:hAnsi="Calibri"/>
        </w:rPr>
        <w:br/>
        <w:t>Peslier, A. H., and J. F. Luhr</w:t>
      </w:r>
      <w:r w:rsidRPr="00944FB7">
        <w:rPr>
          <w:rFonts w:ascii="Calibri" w:hAnsi="Calibri"/>
        </w:rPr>
        <w:br/>
        <w:t xml:space="preserve"> 2006</w:t>
      </w:r>
      <w:r w:rsidRPr="00944FB7">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240A2BD8" w14:textId="77777777" w:rsidR="00944FB7" w:rsidRPr="00944FB7" w:rsidRDefault="00944FB7" w:rsidP="00944FB7">
      <w:pPr>
        <w:pStyle w:val="Bibliography"/>
        <w:rPr>
          <w:rFonts w:ascii="Calibri" w:hAnsi="Calibri"/>
        </w:rPr>
      </w:pPr>
      <w:r w:rsidRPr="00944FB7">
        <w:rPr>
          <w:rFonts w:ascii="Calibri" w:hAnsi="Calibri"/>
        </w:rPr>
        <w:br/>
        <w:t>Ruprecht, Philipp, and Terry Plank</w:t>
      </w:r>
      <w:r w:rsidRPr="00944FB7">
        <w:rPr>
          <w:rFonts w:ascii="Calibri" w:hAnsi="Calibri"/>
        </w:rPr>
        <w:br/>
        <w:t xml:space="preserve"> 2013</w:t>
      </w:r>
      <w:r w:rsidRPr="00944FB7">
        <w:rPr>
          <w:rFonts w:ascii="Calibri" w:hAnsi="Calibri"/>
        </w:rPr>
        <w:tab/>
        <w:t>Feeding Andesitic Eruptions with a High-Speed Connection from the Mantle. Nature 500(7460): 68–72.</w:t>
      </w:r>
    </w:p>
    <w:p w14:paraId="3540B152" w14:textId="77777777" w:rsidR="00944FB7" w:rsidRPr="00944FB7" w:rsidRDefault="00944FB7" w:rsidP="00944FB7">
      <w:pPr>
        <w:pStyle w:val="Bibliography"/>
        <w:rPr>
          <w:rFonts w:ascii="Calibri" w:hAnsi="Calibri"/>
        </w:rPr>
      </w:pPr>
      <w:r w:rsidRPr="00944FB7">
        <w:rPr>
          <w:rFonts w:ascii="Calibri" w:hAnsi="Calibri"/>
        </w:rPr>
        <w:br/>
        <w:t>Shuai, Kang, and Xiaozhi Yang</w:t>
      </w:r>
      <w:r w:rsidRPr="00944FB7">
        <w:rPr>
          <w:rFonts w:ascii="Calibri" w:hAnsi="Calibri"/>
        </w:rPr>
        <w:br/>
        <w:t xml:space="preserve"> 2017</w:t>
      </w:r>
      <w:r w:rsidRPr="00944FB7">
        <w:rPr>
          <w:rFonts w:ascii="Calibri" w:hAnsi="Calibri"/>
        </w:rPr>
        <w:tab/>
        <w:t>Quantitative Analysis of H-Species in Anisotropic Minerals by Polarized Infrared Spectroscopy along Three Orthogonal Directions. Contributions to Mineralogy and Petrology 172(2–3): 14.</w:t>
      </w:r>
    </w:p>
    <w:p w14:paraId="0DDF64F1" w14:textId="77777777" w:rsidR="00944FB7" w:rsidRPr="00944FB7" w:rsidRDefault="00944FB7" w:rsidP="00944FB7">
      <w:pPr>
        <w:pStyle w:val="Bibliography"/>
        <w:rPr>
          <w:rFonts w:ascii="Calibri" w:hAnsi="Calibri"/>
        </w:rPr>
      </w:pPr>
      <w:r w:rsidRPr="00944FB7">
        <w:rPr>
          <w:rFonts w:ascii="Calibri" w:hAnsi="Calibri"/>
        </w:rPr>
        <w:br/>
        <w:t>Withers, A. C.</w:t>
      </w:r>
      <w:r w:rsidRPr="00944FB7">
        <w:rPr>
          <w:rFonts w:ascii="Calibri" w:hAnsi="Calibri"/>
        </w:rPr>
        <w:br/>
        <w:t xml:space="preserve"> 2013</w:t>
      </w:r>
      <w:r w:rsidRPr="00944FB7">
        <w:rPr>
          <w:rFonts w:ascii="Calibri" w:hAnsi="Calibri"/>
        </w:rPr>
        <w:tab/>
        <w:t>The Pitzer and Sterner Equation of State for Water. http://www.geo.umn.edu/people/researchers/withe012/fugacity.htm, accessed August 6, 2013.</w:t>
      </w:r>
    </w:p>
    <w:p w14:paraId="4E303656" w14:textId="77777777" w:rsidR="00944FB7" w:rsidRPr="00944FB7" w:rsidRDefault="00944FB7" w:rsidP="00944FB7">
      <w:pPr>
        <w:pStyle w:val="Bibliography"/>
        <w:rPr>
          <w:rFonts w:ascii="Calibri" w:hAnsi="Calibri"/>
        </w:rPr>
      </w:pPr>
      <w:r w:rsidRPr="00944FB7">
        <w:rPr>
          <w:rFonts w:ascii="Calibri" w:hAnsi="Calibri"/>
        </w:rPr>
        <w:br/>
        <w:t>Withers, Anthony C, Hélène Bureau, Caroline Raepsaet, and Marc M Hirschmann</w:t>
      </w:r>
      <w:r w:rsidRPr="00944FB7">
        <w:rPr>
          <w:rFonts w:ascii="Calibri" w:hAnsi="Calibri"/>
        </w:rPr>
        <w:br/>
        <w:t xml:space="preserve"> 2012</w:t>
      </w:r>
      <w:r w:rsidRPr="00944FB7">
        <w:rPr>
          <w:rFonts w:ascii="Calibri" w:hAnsi="Calibri"/>
        </w:rPr>
        <w:tab/>
        <w:t>Calibration of Infrared Spectroscopy by Elastic Recoil Detection Analysis of H in Synthetic Olivine. Chemical Geology 334: 92–98.</w:t>
      </w:r>
    </w:p>
    <w:p w14:paraId="5C51B2C2" w14:textId="2AA15158"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ABB56C" w14:textId="77777777" w:rsidR="00016AB9" w:rsidRDefault="00016AB9" w:rsidP="007C03D1">
      <w:r>
        <w:separator/>
      </w:r>
    </w:p>
  </w:endnote>
  <w:endnote w:type="continuationSeparator" w:id="0">
    <w:p w14:paraId="370ED584" w14:textId="77777777" w:rsidR="00016AB9" w:rsidRDefault="00016AB9"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C1AD08" w14:textId="77777777" w:rsidR="00016AB9" w:rsidRDefault="00016AB9" w:rsidP="007C03D1">
      <w:r>
        <w:separator/>
      </w:r>
    </w:p>
  </w:footnote>
  <w:footnote w:type="continuationSeparator" w:id="0">
    <w:p w14:paraId="16771D59" w14:textId="77777777" w:rsidR="00016AB9" w:rsidRDefault="00016AB9"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605A"/>
    <w:rsid w:val="00007165"/>
    <w:rsid w:val="00014D59"/>
    <w:rsid w:val="00016AB9"/>
    <w:rsid w:val="00023291"/>
    <w:rsid w:val="00023E7B"/>
    <w:rsid w:val="0002670A"/>
    <w:rsid w:val="00030D69"/>
    <w:rsid w:val="000326FE"/>
    <w:rsid w:val="00032F36"/>
    <w:rsid w:val="00034585"/>
    <w:rsid w:val="000423AF"/>
    <w:rsid w:val="000438A8"/>
    <w:rsid w:val="00044503"/>
    <w:rsid w:val="00047269"/>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4F21"/>
    <w:rsid w:val="000973A8"/>
    <w:rsid w:val="000A0E2B"/>
    <w:rsid w:val="000A5A1D"/>
    <w:rsid w:val="000A7D9D"/>
    <w:rsid w:val="000B42F3"/>
    <w:rsid w:val="000B4F49"/>
    <w:rsid w:val="000C06EE"/>
    <w:rsid w:val="000C3A62"/>
    <w:rsid w:val="000C4572"/>
    <w:rsid w:val="000C58F4"/>
    <w:rsid w:val="000C68DF"/>
    <w:rsid w:val="000E0604"/>
    <w:rsid w:val="000E6BE1"/>
    <w:rsid w:val="000F3A10"/>
    <w:rsid w:val="00100C0F"/>
    <w:rsid w:val="00103EBB"/>
    <w:rsid w:val="00105ABC"/>
    <w:rsid w:val="00106712"/>
    <w:rsid w:val="00110215"/>
    <w:rsid w:val="001103C7"/>
    <w:rsid w:val="00114F47"/>
    <w:rsid w:val="001158D8"/>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70DC9"/>
    <w:rsid w:val="00171F9C"/>
    <w:rsid w:val="00180B3F"/>
    <w:rsid w:val="00181424"/>
    <w:rsid w:val="0018296A"/>
    <w:rsid w:val="0018740C"/>
    <w:rsid w:val="001947BA"/>
    <w:rsid w:val="0019683C"/>
    <w:rsid w:val="00197820"/>
    <w:rsid w:val="00197B2F"/>
    <w:rsid w:val="001A1C2D"/>
    <w:rsid w:val="001A495D"/>
    <w:rsid w:val="001B0C86"/>
    <w:rsid w:val="001B17F8"/>
    <w:rsid w:val="001B2C73"/>
    <w:rsid w:val="001B2D3A"/>
    <w:rsid w:val="001C1C53"/>
    <w:rsid w:val="001D2A84"/>
    <w:rsid w:val="001D5722"/>
    <w:rsid w:val="001D611B"/>
    <w:rsid w:val="001E31F7"/>
    <w:rsid w:val="001E453F"/>
    <w:rsid w:val="001E47FD"/>
    <w:rsid w:val="001E5475"/>
    <w:rsid w:val="00201095"/>
    <w:rsid w:val="00201E55"/>
    <w:rsid w:val="002066F0"/>
    <w:rsid w:val="00207411"/>
    <w:rsid w:val="002075E8"/>
    <w:rsid w:val="00215C52"/>
    <w:rsid w:val="0022121A"/>
    <w:rsid w:val="00222E50"/>
    <w:rsid w:val="00224CA4"/>
    <w:rsid w:val="002263B6"/>
    <w:rsid w:val="0022793E"/>
    <w:rsid w:val="0023446E"/>
    <w:rsid w:val="00236BF8"/>
    <w:rsid w:val="00237ADC"/>
    <w:rsid w:val="00253144"/>
    <w:rsid w:val="002627ED"/>
    <w:rsid w:val="002633A9"/>
    <w:rsid w:val="0026443E"/>
    <w:rsid w:val="00265166"/>
    <w:rsid w:val="00271A64"/>
    <w:rsid w:val="00277EE6"/>
    <w:rsid w:val="002855D7"/>
    <w:rsid w:val="002918DE"/>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5551"/>
    <w:rsid w:val="002F75E0"/>
    <w:rsid w:val="002F7B54"/>
    <w:rsid w:val="00304A48"/>
    <w:rsid w:val="003117B9"/>
    <w:rsid w:val="00312F6E"/>
    <w:rsid w:val="00315AF0"/>
    <w:rsid w:val="0032570E"/>
    <w:rsid w:val="00325C14"/>
    <w:rsid w:val="003310DC"/>
    <w:rsid w:val="0033411F"/>
    <w:rsid w:val="00336649"/>
    <w:rsid w:val="00341279"/>
    <w:rsid w:val="00346067"/>
    <w:rsid w:val="003472AF"/>
    <w:rsid w:val="00350423"/>
    <w:rsid w:val="00354DED"/>
    <w:rsid w:val="0035738C"/>
    <w:rsid w:val="00360F4D"/>
    <w:rsid w:val="003628BB"/>
    <w:rsid w:val="00364AEB"/>
    <w:rsid w:val="003735BB"/>
    <w:rsid w:val="00382A75"/>
    <w:rsid w:val="00382E8B"/>
    <w:rsid w:val="00384CA0"/>
    <w:rsid w:val="0038509B"/>
    <w:rsid w:val="00393A0F"/>
    <w:rsid w:val="003976F2"/>
    <w:rsid w:val="003A6159"/>
    <w:rsid w:val="003A75C1"/>
    <w:rsid w:val="003B04F0"/>
    <w:rsid w:val="003B32EE"/>
    <w:rsid w:val="003B3D0B"/>
    <w:rsid w:val="003B55CB"/>
    <w:rsid w:val="003B76F7"/>
    <w:rsid w:val="003B7CD9"/>
    <w:rsid w:val="003C2730"/>
    <w:rsid w:val="003D48FF"/>
    <w:rsid w:val="003D6E42"/>
    <w:rsid w:val="003D731E"/>
    <w:rsid w:val="003E026C"/>
    <w:rsid w:val="003E1968"/>
    <w:rsid w:val="003E2198"/>
    <w:rsid w:val="003E3B57"/>
    <w:rsid w:val="003F73FB"/>
    <w:rsid w:val="003F7B03"/>
    <w:rsid w:val="00400266"/>
    <w:rsid w:val="00400FF5"/>
    <w:rsid w:val="00416202"/>
    <w:rsid w:val="00417071"/>
    <w:rsid w:val="004226F8"/>
    <w:rsid w:val="00423B4E"/>
    <w:rsid w:val="0044090F"/>
    <w:rsid w:val="00440D0E"/>
    <w:rsid w:val="00444834"/>
    <w:rsid w:val="004450FE"/>
    <w:rsid w:val="0044623A"/>
    <w:rsid w:val="004535E9"/>
    <w:rsid w:val="00464E9B"/>
    <w:rsid w:val="004677E2"/>
    <w:rsid w:val="00467C89"/>
    <w:rsid w:val="00471200"/>
    <w:rsid w:val="004819A8"/>
    <w:rsid w:val="0048587E"/>
    <w:rsid w:val="004859D9"/>
    <w:rsid w:val="0048623D"/>
    <w:rsid w:val="00492E98"/>
    <w:rsid w:val="00493114"/>
    <w:rsid w:val="004A500A"/>
    <w:rsid w:val="004A673F"/>
    <w:rsid w:val="004A757A"/>
    <w:rsid w:val="004B03B7"/>
    <w:rsid w:val="004B0C61"/>
    <w:rsid w:val="004B1AD9"/>
    <w:rsid w:val="004B77CB"/>
    <w:rsid w:val="004B7FA1"/>
    <w:rsid w:val="004C1236"/>
    <w:rsid w:val="004C684C"/>
    <w:rsid w:val="004C7B24"/>
    <w:rsid w:val="004D21D2"/>
    <w:rsid w:val="004D3FD0"/>
    <w:rsid w:val="004D4AAF"/>
    <w:rsid w:val="004D7D6D"/>
    <w:rsid w:val="004E2F98"/>
    <w:rsid w:val="004F1692"/>
    <w:rsid w:val="004F3DCB"/>
    <w:rsid w:val="00500CD1"/>
    <w:rsid w:val="00503DA5"/>
    <w:rsid w:val="00507ED5"/>
    <w:rsid w:val="00514CCE"/>
    <w:rsid w:val="00517A64"/>
    <w:rsid w:val="005215D7"/>
    <w:rsid w:val="005230D3"/>
    <w:rsid w:val="0052387D"/>
    <w:rsid w:val="0052422E"/>
    <w:rsid w:val="0052578C"/>
    <w:rsid w:val="005270EB"/>
    <w:rsid w:val="00535290"/>
    <w:rsid w:val="00540881"/>
    <w:rsid w:val="00540C75"/>
    <w:rsid w:val="00540CDB"/>
    <w:rsid w:val="00551374"/>
    <w:rsid w:val="0055157B"/>
    <w:rsid w:val="00551BB9"/>
    <w:rsid w:val="005526AB"/>
    <w:rsid w:val="00554D68"/>
    <w:rsid w:val="005571CA"/>
    <w:rsid w:val="00557CDE"/>
    <w:rsid w:val="0057046E"/>
    <w:rsid w:val="00571DB2"/>
    <w:rsid w:val="00575ED2"/>
    <w:rsid w:val="00577F13"/>
    <w:rsid w:val="0058122C"/>
    <w:rsid w:val="00581EB0"/>
    <w:rsid w:val="005854E3"/>
    <w:rsid w:val="00591D1F"/>
    <w:rsid w:val="00592A37"/>
    <w:rsid w:val="00594E1A"/>
    <w:rsid w:val="00595597"/>
    <w:rsid w:val="005A26E9"/>
    <w:rsid w:val="005A374F"/>
    <w:rsid w:val="005A41DB"/>
    <w:rsid w:val="005A41FB"/>
    <w:rsid w:val="005A4566"/>
    <w:rsid w:val="005A5A26"/>
    <w:rsid w:val="005B3D0A"/>
    <w:rsid w:val="005C342B"/>
    <w:rsid w:val="005C5150"/>
    <w:rsid w:val="005D53C0"/>
    <w:rsid w:val="005D5E8F"/>
    <w:rsid w:val="005D63FD"/>
    <w:rsid w:val="005D7BC1"/>
    <w:rsid w:val="005E2EBE"/>
    <w:rsid w:val="005F11E6"/>
    <w:rsid w:val="005F147E"/>
    <w:rsid w:val="005F2D14"/>
    <w:rsid w:val="005F41B9"/>
    <w:rsid w:val="005F5477"/>
    <w:rsid w:val="005F5BDF"/>
    <w:rsid w:val="006022E4"/>
    <w:rsid w:val="00602C6B"/>
    <w:rsid w:val="0061017A"/>
    <w:rsid w:val="006135C8"/>
    <w:rsid w:val="00614103"/>
    <w:rsid w:val="00615291"/>
    <w:rsid w:val="00615D54"/>
    <w:rsid w:val="00617836"/>
    <w:rsid w:val="00620C2E"/>
    <w:rsid w:val="00625F51"/>
    <w:rsid w:val="00627323"/>
    <w:rsid w:val="00631D9F"/>
    <w:rsid w:val="00632E64"/>
    <w:rsid w:val="00634590"/>
    <w:rsid w:val="0063461F"/>
    <w:rsid w:val="006347D4"/>
    <w:rsid w:val="00636F6E"/>
    <w:rsid w:val="00637722"/>
    <w:rsid w:val="00637DBE"/>
    <w:rsid w:val="0064154A"/>
    <w:rsid w:val="006440EC"/>
    <w:rsid w:val="0065002E"/>
    <w:rsid w:val="006535C7"/>
    <w:rsid w:val="006537DA"/>
    <w:rsid w:val="00656CAB"/>
    <w:rsid w:val="0066027D"/>
    <w:rsid w:val="00667986"/>
    <w:rsid w:val="0067129C"/>
    <w:rsid w:val="006715EC"/>
    <w:rsid w:val="00671EC4"/>
    <w:rsid w:val="00673EB1"/>
    <w:rsid w:val="00676B2C"/>
    <w:rsid w:val="00681178"/>
    <w:rsid w:val="00690133"/>
    <w:rsid w:val="00690F57"/>
    <w:rsid w:val="006932D9"/>
    <w:rsid w:val="00693BA1"/>
    <w:rsid w:val="00693DDD"/>
    <w:rsid w:val="00697706"/>
    <w:rsid w:val="00697B41"/>
    <w:rsid w:val="006A013A"/>
    <w:rsid w:val="006A3B19"/>
    <w:rsid w:val="006B5E83"/>
    <w:rsid w:val="006B6DAB"/>
    <w:rsid w:val="006B75D3"/>
    <w:rsid w:val="006B7DB3"/>
    <w:rsid w:val="006C01CC"/>
    <w:rsid w:val="006C1D09"/>
    <w:rsid w:val="006C2330"/>
    <w:rsid w:val="006C4753"/>
    <w:rsid w:val="006C67DE"/>
    <w:rsid w:val="006D1F53"/>
    <w:rsid w:val="006D2D0F"/>
    <w:rsid w:val="006D7EFB"/>
    <w:rsid w:val="006E3C26"/>
    <w:rsid w:val="006E520A"/>
    <w:rsid w:val="006F4A94"/>
    <w:rsid w:val="006F5172"/>
    <w:rsid w:val="00700433"/>
    <w:rsid w:val="00703148"/>
    <w:rsid w:val="00706BAA"/>
    <w:rsid w:val="007165EA"/>
    <w:rsid w:val="00721801"/>
    <w:rsid w:val="00721DEB"/>
    <w:rsid w:val="0072263C"/>
    <w:rsid w:val="00724D5D"/>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3176"/>
    <w:rsid w:val="007732FF"/>
    <w:rsid w:val="007762E9"/>
    <w:rsid w:val="00780776"/>
    <w:rsid w:val="0078659E"/>
    <w:rsid w:val="007873E2"/>
    <w:rsid w:val="00787765"/>
    <w:rsid w:val="00790B8D"/>
    <w:rsid w:val="00796073"/>
    <w:rsid w:val="007A0724"/>
    <w:rsid w:val="007A277E"/>
    <w:rsid w:val="007A3180"/>
    <w:rsid w:val="007A3DF4"/>
    <w:rsid w:val="007A7D7A"/>
    <w:rsid w:val="007B7ED9"/>
    <w:rsid w:val="007C03D1"/>
    <w:rsid w:val="007C06F1"/>
    <w:rsid w:val="007C3829"/>
    <w:rsid w:val="007C5F25"/>
    <w:rsid w:val="007C60BE"/>
    <w:rsid w:val="007D71B9"/>
    <w:rsid w:val="007E14D1"/>
    <w:rsid w:val="007E5BCF"/>
    <w:rsid w:val="007E5E8F"/>
    <w:rsid w:val="007F3A9E"/>
    <w:rsid w:val="00800AB7"/>
    <w:rsid w:val="00807E9E"/>
    <w:rsid w:val="00811444"/>
    <w:rsid w:val="0081615A"/>
    <w:rsid w:val="008162BD"/>
    <w:rsid w:val="008230D8"/>
    <w:rsid w:val="008250FE"/>
    <w:rsid w:val="008300CD"/>
    <w:rsid w:val="00831C4F"/>
    <w:rsid w:val="008327EC"/>
    <w:rsid w:val="0083348F"/>
    <w:rsid w:val="00835DAA"/>
    <w:rsid w:val="00836B26"/>
    <w:rsid w:val="00840F42"/>
    <w:rsid w:val="0084596D"/>
    <w:rsid w:val="00846251"/>
    <w:rsid w:val="00846322"/>
    <w:rsid w:val="0084718E"/>
    <w:rsid w:val="00853A24"/>
    <w:rsid w:val="008619BC"/>
    <w:rsid w:val="00862C1D"/>
    <w:rsid w:val="0086637B"/>
    <w:rsid w:val="0087125C"/>
    <w:rsid w:val="00873535"/>
    <w:rsid w:val="0087599E"/>
    <w:rsid w:val="0087694D"/>
    <w:rsid w:val="0088552D"/>
    <w:rsid w:val="00885D5E"/>
    <w:rsid w:val="0088653C"/>
    <w:rsid w:val="00892100"/>
    <w:rsid w:val="00892122"/>
    <w:rsid w:val="00892CB2"/>
    <w:rsid w:val="00893785"/>
    <w:rsid w:val="00894934"/>
    <w:rsid w:val="00894AA5"/>
    <w:rsid w:val="00895EB1"/>
    <w:rsid w:val="008A6CD0"/>
    <w:rsid w:val="008A7701"/>
    <w:rsid w:val="008B106F"/>
    <w:rsid w:val="008B1E98"/>
    <w:rsid w:val="008B3D48"/>
    <w:rsid w:val="008B6789"/>
    <w:rsid w:val="008C67AC"/>
    <w:rsid w:val="008D0371"/>
    <w:rsid w:val="008D0B2A"/>
    <w:rsid w:val="008D4CC5"/>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279DE"/>
    <w:rsid w:val="0093064F"/>
    <w:rsid w:val="00931BD3"/>
    <w:rsid w:val="00932939"/>
    <w:rsid w:val="0093498C"/>
    <w:rsid w:val="0093699B"/>
    <w:rsid w:val="00936A7F"/>
    <w:rsid w:val="00944FB7"/>
    <w:rsid w:val="00945059"/>
    <w:rsid w:val="00946083"/>
    <w:rsid w:val="00946F3A"/>
    <w:rsid w:val="00950ED3"/>
    <w:rsid w:val="00957864"/>
    <w:rsid w:val="0096500E"/>
    <w:rsid w:val="0097079F"/>
    <w:rsid w:val="00983004"/>
    <w:rsid w:val="00983FD0"/>
    <w:rsid w:val="00984266"/>
    <w:rsid w:val="00986680"/>
    <w:rsid w:val="0098781A"/>
    <w:rsid w:val="00990EE9"/>
    <w:rsid w:val="009920F2"/>
    <w:rsid w:val="00994670"/>
    <w:rsid w:val="009A166D"/>
    <w:rsid w:val="009A365B"/>
    <w:rsid w:val="009A4D05"/>
    <w:rsid w:val="009A6C48"/>
    <w:rsid w:val="009A75FF"/>
    <w:rsid w:val="009A7E0F"/>
    <w:rsid w:val="009B3BBA"/>
    <w:rsid w:val="009B44B3"/>
    <w:rsid w:val="009C22DE"/>
    <w:rsid w:val="009D6602"/>
    <w:rsid w:val="009E3C83"/>
    <w:rsid w:val="009E42DE"/>
    <w:rsid w:val="009E46D8"/>
    <w:rsid w:val="00A104E3"/>
    <w:rsid w:val="00A10E10"/>
    <w:rsid w:val="00A1322A"/>
    <w:rsid w:val="00A13CFD"/>
    <w:rsid w:val="00A16123"/>
    <w:rsid w:val="00A21006"/>
    <w:rsid w:val="00A323B3"/>
    <w:rsid w:val="00A32F4D"/>
    <w:rsid w:val="00A33217"/>
    <w:rsid w:val="00A40F70"/>
    <w:rsid w:val="00A41EC8"/>
    <w:rsid w:val="00A46DCB"/>
    <w:rsid w:val="00A50A2B"/>
    <w:rsid w:val="00A51905"/>
    <w:rsid w:val="00A52506"/>
    <w:rsid w:val="00A55C4E"/>
    <w:rsid w:val="00A603D9"/>
    <w:rsid w:val="00A6289D"/>
    <w:rsid w:val="00A63E44"/>
    <w:rsid w:val="00A63EB2"/>
    <w:rsid w:val="00A63FE8"/>
    <w:rsid w:val="00A706C6"/>
    <w:rsid w:val="00A7362D"/>
    <w:rsid w:val="00A75CC5"/>
    <w:rsid w:val="00A82020"/>
    <w:rsid w:val="00A832DA"/>
    <w:rsid w:val="00A84CCA"/>
    <w:rsid w:val="00A87B9A"/>
    <w:rsid w:val="00A93331"/>
    <w:rsid w:val="00A95EA6"/>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3F1A"/>
    <w:rsid w:val="00B56EE3"/>
    <w:rsid w:val="00B60327"/>
    <w:rsid w:val="00B624C2"/>
    <w:rsid w:val="00B62C1E"/>
    <w:rsid w:val="00B64885"/>
    <w:rsid w:val="00B722EF"/>
    <w:rsid w:val="00B75BC8"/>
    <w:rsid w:val="00B7698C"/>
    <w:rsid w:val="00B808F7"/>
    <w:rsid w:val="00B81C76"/>
    <w:rsid w:val="00B8239C"/>
    <w:rsid w:val="00B86B61"/>
    <w:rsid w:val="00B914BA"/>
    <w:rsid w:val="00B955F5"/>
    <w:rsid w:val="00BA06E8"/>
    <w:rsid w:val="00BA1070"/>
    <w:rsid w:val="00BA26B7"/>
    <w:rsid w:val="00BA2831"/>
    <w:rsid w:val="00BA73CB"/>
    <w:rsid w:val="00BB276B"/>
    <w:rsid w:val="00BB6728"/>
    <w:rsid w:val="00BB7F69"/>
    <w:rsid w:val="00BC1BF1"/>
    <w:rsid w:val="00BC3A45"/>
    <w:rsid w:val="00BC624C"/>
    <w:rsid w:val="00BC6A5E"/>
    <w:rsid w:val="00BD4093"/>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2763C"/>
    <w:rsid w:val="00C2778A"/>
    <w:rsid w:val="00C332C7"/>
    <w:rsid w:val="00C41523"/>
    <w:rsid w:val="00C4280F"/>
    <w:rsid w:val="00C43798"/>
    <w:rsid w:val="00C45F2D"/>
    <w:rsid w:val="00C53FE9"/>
    <w:rsid w:val="00C574D3"/>
    <w:rsid w:val="00C57AFD"/>
    <w:rsid w:val="00C57DC8"/>
    <w:rsid w:val="00C60081"/>
    <w:rsid w:val="00C62035"/>
    <w:rsid w:val="00C620E1"/>
    <w:rsid w:val="00C67EF4"/>
    <w:rsid w:val="00C704FC"/>
    <w:rsid w:val="00C705E9"/>
    <w:rsid w:val="00C905EE"/>
    <w:rsid w:val="00C91663"/>
    <w:rsid w:val="00C94AC1"/>
    <w:rsid w:val="00CA09EF"/>
    <w:rsid w:val="00CA37AA"/>
    <w:rsid w:val="00CA3B81"/>
    <w:rsid w:val="00CA7FB7"/>
    <w:rsid w:val="00CB045B"/>
    <w:rsid w:val="00CB2856"/>
    <w:rsid w:val="00CB3BD4"/>
    <w:rsid w:val="00CB6762"/>
    <w:rsid w:val="00CC17F9"/>
    <w:rsid w:val="00CC2740"/>
    <w:rsid w:val="00CC3CD1"/>
    <w:rsid w:val="00CC5082"/>
    <w:rsid w:val="00CD393F"/>
    <w:rsid w:val="00CD5997"/>
    <w:rsid w:val="00CD7985"/>
    <w:rsid w:val="00CE24E5"/>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3EA2"/>
    <w:rsid w:val="00D66672"/>
    <w:rsid w:val="00D92176"/>
    <w:rsid w:val="00D928D9"/>
    <w:rsid w:val="00DA0B0E"/>
    <w:rsid w:val="00DB4890"/>
    <w:rsid w:val="00DB4EC6"/>
    <w:rsid w:val="00DB5030"/>
    <w:rsid w:val="00DC055B"/>
    <w:rsid w:val="00DC0D65"/>
    <w:rsid w:val="00DC603D"/>
    <w:rsid w:val="00DD06A5"/>
    <w:rsid w:val="00DD171E"/>
    <w:rsid w:val="00DD21B2"/>
    <w:rsid w:val="00DD26B1"/>
    <w:rsid w:val="00DE282B"/>
    <w:rsid w:val="00DE6A66"/>
    <w:rsid w:val="00DF061F"/>
    <w:rsid w:val="00DF3D0C"/>
    <w:rsid w:val="00DF4CCA"/>
    <w:rsid w:val="00DF6271"/>
    <w:rsid w:val="00DF7BC7"/>
    <w:rsid w:val="00DF7C33"/>
    <w:rsid w:val="00DF7F53"/>
    <w:rsid w:val="00E06573"/>
    <w:rsid w:val="00E07129"/>
    <w:rsid w:val="00E123C0"/>
    <w:rsid w:val="00E133CE"/>
    <w:rsid w:val="00E15A7B"/>
    <w:rsid w:val="00E23DA6"/>
    <w:rsid w:val="00E25B72"/>
    <w:rsid w:val="00E26A78"/>
    <w:rsid w:val="00E301A0"/>
    <w:rsid w:val="00E330F2"/>
    <w:rsid w:val="00E35667"/>
    <w:rsid w:val="00E36EE4"/>
    <w:rsid w:val="00E4109D"/>
    <w:rsid w:val="00E41645"/>
    <w:rsid w:val="00E42FD9"/>
    <w:rsid w:val="00E461E4"/>
    <w:rsid w:val="00E559A8"/>
    <w:rsid w:val="00E569E0"/>
    <w:rsid w:val="00E64CC5"/>
    <w:rsid w:val="00E721C2"/>
    <w:rsid w:val="00E7389F"/>
    <w:rsid w:val="00E73D3F"/>
    <w:rsid w:val="00E76AFD"/>
    <w:rsid w:val="00E76B3E"/>
    <w:rsid w:val="00E76E89"/>
    <w:rsid w:val="00E80B91"/>
    <w:rsid w:val="00E83A4E"/>
    <w:rsid w:val="00E8794C"/>
    <w:rsid w:val="00E92575"/>
    <w:rsid w:val="00E945B5"/>
    <w:rsid w:val="00E95F64"/>
    <w:rsid w:val="00EA0E32"/>
    <w:rsid w:val="00EA5D46"/>
    <w:rsid w:val="00EA5E15"/>
    <w:rsid w:val="00EB2F68"/>
    <w:rsid w:val="00EB3288"/>
    <w:rsid w:val="00EC4F9E"/>
    <w:rsid w:val="00EC6448"/>
    <w:rsid w:val="00ED0354"/>
    <w:rsid w:val="00ED47FC"/>
    <w:rsid w:val="00ED677B"/>
    <w:rsid w:val="00EE2D04"/>
    <w:rsid w:val="00EE52F3"/>
    <w:rsid w:val="00EE5665"/>
    <w:rsid w:val="00EE5B16"/>
    <w:rsid w:val="00EF08E6"/>
    <w:rsid w:val="00EF32BC"/>
    <w:rsid w:val="00EF5E67"/>
    <w:rsid w:val="00F00688"/>
    <w:rsid w:val="00F05D72"/>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483A"/>
    <w:rsid w:val="00F76606"/>
    <w:rsid w:val="00F7711F"/>
    <w:rsid w:val="00F8518C"/>
    <w:rsid w:val="00F8735B"/>
    <w:rsid w:val="00F87A38"/>
    <w:rsid w:val="00F90540"/>
    <w:rsid w:val="00F94254"/>
    <w:rsid w:val="00FA04B5"/>
    <w:rsid w:val="00FA2740"/>
    <w:rsid w:val="00FA2F6D"/>
    <w:rsid w:val="00FA35E0"/>
    <w:rsid w:val="00FB2E95"/>
    <w:rsid w:val="00FC166E"/>
    <w:rsid w:val="00FD055B"/>
    <w:rsid w:val="00FD0667"/>
    <w:rsid w:val="00FD0D7E"/>
    <w:rsid w:val="00FE08B7"/>
    <w:rsid w:val="00FE1356"/>
    <w:rsid w:val="00FE3343"/>
    <w:rsid w:val="00FE570E"/>
    <w:rsid w:val="00FE78B8"/>
    <w:rsid w:val="00FF0912"/>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0BB4F-9A35-4B75-9E83-B75DE6752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6</TotalTime>
  <Pages>25</Pages>
  <Words>15670</Words>
  <Characters>89322</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125</cp:revision>
  <cp:lastPrinted>2017-05-17T19:30:00Z</cp:lastPrinted>
  <dcterms:created xsi:type="dcterms:W3CDTF">2017-03-30T22:54:00Z</dcterms:created>
  <dcterms:modified xsi:type="dcterms:W3CDTF">2017-05-17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KwWWcXd"/&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